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7588" w:rsidRPr="00BD4E8D" w:rsidRDefault="00737588" w:rsidP="00BD4E8D">
      <w:pPr>
        <w:pStyle w:val="1"/>
      </w:pPr>
      <w:r w:rsidRPr="00BD4E8D">
        <w:t>High efficient deposition</w:t>
      </w:r>
      <w:r w:rsidR="00475CF1">
        <w:t xml:space="preserve"> of</w:t>
      </w:r>
      <w:r w:rsidRPr="00BD4E8D">
        <w:t xml:space="preserve"> 2-in. double-sided YBCO thin films in batch with pulsed inject MOCVD</w:t>
      </w:r>
    </w:p>
    <w:p w:rsidR="006746F1" w:rsidRDefault="00DC5438" w:rsidP="00BD4E8D">
      <w:pPr>
        <w:pStyle w:val="af4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DD5BD1">
        <w:rPr>
          <w:szCs w:val="24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:rsidR="00DC5438" w:rsidRPr="00DC5438" w:rsidRDefault="00DC5438" w:rsidP="00BD4E8D">
      <w:pPr>
        <w:pStyle w:val="af6"/>
      </w:pPr>
      <w:r w:rsidRPr="00DC5438">
        <w:rPr>
          <w:szCs w:val="21"/>
          <w:vertAlign w:val="superscript"/>
        </w:rPr>
        <w:t>1</w:t>
      </w:r>
      <w:r>
        <w:rPr>
          <w:szCs w:val="21"/>
          <w:vertAlign w:val="superscript"/>
        </w:rPr>
        <w:t xml:space="preserve"> </w:t>
      </w:r>
      <w:r w:rsidRPr="00DC5438">
        <w:t>State Key Lab of Electronic Thin Films and Integrated Devices, University of Electronic Science and Technology of China, Chengdu, 610054, People’s Republic of China</w:t>
      </w:r>
    </w:p>
    <w:p w:rsidR="00DC5438" w:rsidRDefault="00DC5438" w:rsidP="00BD4E8D">
      <w:pPr>
        <w:pStyle w:val="af6"/>
      </w:pPr>
      <w:r w:rsidRPr="00DC5438">
        <w:rPr>
          <w:szCs w:val="21"/>
          <w:vertAlign w:val="superscript"/>
        </w:rPr>
        <w:t>2</w:t>
      </w:r>
      <w:r w:rsidR="006A61B6">
        <w:rPr>
          <w:szCs w:val="21"/>
          <w:vertAlign w:val="superscript"/>
        </w:rPr>
        <w:t xml:space="preserve"> </w:t>
      </w:r>
      <w:r w:rsidRPr="00DC5438">
        <w:t xml:space="preserve">School of </w:t>
      </w:r>
      <w:proofErr w:type="spellStart"/>
      <w:r w:rsidRPr="00DC5438">
        <w:t>Opto</w:t>
      </w:r>
      <w:proofErr w:type="spellEnd"/>
      <w:r w:rsidRPr="00DC5438">
        <w:t>-Electronic Information, University of Electronic Science and Technology of China Chengdu 610054</w:t>
      </w:r>
    </w:p>
    <w:p w:rsidR="00416706" w:rsidRPr="00DC5438" w:rsidRDefault="00416706" w:rsidP="00BD4E8D">
      <w:pPr>
        <w:pStyle w:val="af6"/>
      </w:pPr>
      <w:r>
        <w:t>E-mail:</w:t>
      </w:r>
      <w:r w:rsidR="00EA3284">
        <w:t xml:space="preserve"> </w:t>
      </w:r>
      <w:r>
        <w:t>taobw@uestc.edu.cn</w:t>
      </w:r>
    </w:p>
    <w:p w:rsidR="006746F1" w:rsidRPr="00BD4E8D" w:rsidRDefault="006746F1" w:rsidP="00BD4E8D">
      <w:pPr>
        <w:pStyle w:val="2"/>
      </w:pPr>
      <w:r w:rsidRPr="00BD4E8D">
        <w:t>Abstract</w:t>
      </w:r>
    </w:p>
    <w:p w:rsidR="00081ACD" w:rsidRPr="008F6F8A" w:rsidRDefault="00403A09" w:rsidP="00EA3284">
      <w:pPr>
        <w:ind w:firstLine="420"/>
      </w:pPr>
      <w:r>
        <w:t>A</w:t>
      </w:r>
      <w:r w:rsidR="00EC6C91" w:rsidRPr="00930BD5">
        <w:rPr>
          <w:rFonts w:cs="Times New Roman"/>
        </w:rPr>
        <w:t xml:space="preserve"> </w:t>
      </w:r>
      <w:r w:rsidR="00930BD5" w:rsidRPr="00930BD5">
        <w:rPr>
          <w:rFonts w:eastAsiaTheme="minorEastAsia" w:cs="Times New Roman"/>
        </w:rPr>
        <w:t>special</w:t>
      </w:r>
      <w:r w:rsidR="00EC6C91" w:rsidRPr="00CE33A5">
        <w:t xml:space="preserve"> </w:t>
      </w:r>
      <w:r w:rsidR="00930BD5">
        <w:t xml:space="preserve">substrate </w:t>
      </w:r>
      <w:proofErr w:type="spellStart"/>
      <w:r w:rsidR="00930BD5">
        <w:t>turnplate</w:t>
      </w:r>
      <w:proofErr w:type="spellEnd"/>
      <w:r w:rsidR="00930BD5">
        <w:t xml:space="preserve"> </w:t>
      </w:r>
      <w:r w:rsidR="00E07C62">
        <w:t xml:space="preserve">disk </w:t>
      </w:r>
      <w:r w:rsidR="00930BD5">
        <w:t xml:space="preserve">and </w:t>
      </w:r>
      <w:r w:rsidR="00E07C62">
        <w:t xml:space="preserve">a </w:t>
      </w:r>
      <w:r w:rsidR="00930BD5">
        <w:t>U-type nozzle were designed for</w:t>
      </w:r>
      <w:r w:rsidR="00EC6C91" w:rsidRPr="00CE33A5">
        <w:t xml:space="preserve"> </w:t>
      </w:r>
      <w:r w:rsidR="00930BD5">
        <w:t>efficient</w:t>
      </w:r>
      <w:r w:rsidR="004D11C1">
        <w:t xml:space="preserve"> </w:t>
      </w:r>
      <w:r w:rsidR="004D11C1">
        <w:rPr>
          <w:rFonts w:cs="Arial"/>
        </w:rPr>
        <w:t>pro</w:t>
      </w:r>
      <w:r w:rsidR="00930BD5">
        <w:rPr>
          <w:rFonts w:eastAsiaTheme="minorEastAsia" w:cs="Arial"/>
        </w:rPr>
        <w:t>ducing</w:t>
      </w:r>
      <w:r w:rsidR="00984FC9">
        <w:t xml:space="preserve"> double-sided YBCO </w:t>
      </w:r>
      <w:r w:rsidR="007F0C92">
        <w:t>thin films</w:t>
      </w:r>
      <w:r w:rsidR="0059094B">
        <w:t xml:space="preserve"> in batch</w:t>
      </w:r>
      <w:r w:rsidR="00930BD5">
        <w:t xml:space="preserve"> with pulsed inject MOCVD</w:t>
      </w:r>
      <w:r w:rsidR="005A78A8" w:rsidRPr="00CE33A5">
        <w:t xml:space="preserve">. </w:t>
      </w:r>
      <w:r w:rsidR="00EE174F">
        <w:t>Multi-pieces</w:t>
      </w:r>
      <w:r w:rsidR="00BC52B5">
        <w:t xml:space="preserve"> of double-sided</w:t>
      </w:r>
      <w:r w:rsidR="00665812">
        <w:t xml:space="preserve"> YBCO </w:t>
      </w:r>
      <w:r w:rsidR="007F0C92">
        <w:t>thin films</w:t>
      </w:r>
      <w:r w:rsidR="005A78A8" w:rsidRPr="00CE33A5">
        <w:t xml:space="preserve"> could be prepared </w:t>
      </w:r>
      <w:r w:rsidR="00930BD5">
        <w:t>in one run</w:t>
      </w:r>
      <w:r w:rsidR="005A78A8" w:rsidRPr="00CE33A5">
        <w:t>.</w:t>
      </w:r>
      <w:r w:rsidR="00EE174F">
        <w:t xml:space="preserve"> In this paper,12 pieces of </w:t>
      </w:r>
      <w:r w:rsidR="00B5070A" w:rsidRPr="00CE33A5">
        <w:t>500 n</w:t>
      </w:r>
      <w:r w:rsidR="005F3351">
        <w:t>m thick</w:t>
      </w:r>
      <w:r w:rsidR="004D11C1">
        <w:t xml:space="preserve"> </w:t>
      </w:r>
      <w:r w:rsidR="005F3351">
        <w:t>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E174F">
        <w:t>could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BD4E8D">
        <w:t>.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 xml:space="preserve">ne </w:t>
      </w:r>
      <w:r w:rsidR="0059094B">
        <w:t>wafer</w:t>
      </w:r>
      <w:r w:rsidR="005A78A8" w:rsidRPr="00CE33A5">
        <w:t>s</w:t>
      </w:r>
      <w:r w:rsidR="0000080C" w:rsidRPr="00CE33A5">
        <w:t xml:space="preserve"> </w:t>
      </w:r>
      <w:r w:rsidR="00930BD5">
        <w:t xml:space="preserve">in less than </w:t>
      </w:r>
      <w:r w:rsidR="00952E2E">
        <w:t>4</w:t>
      </w:r>
      <w:r w:rsidR="00930BD5">
        <w:t xml:space="preserve"> hours, </w:t>
      </w:r>
      <w:r w:rsidR="0000080C" w:rsidRPr="00CE33A5">
        <w:t>at a</w:t>
      </w:r>
      <w:r w:rsidR="005A78A8" w:rsidRPr="00CE33A5">
        <w:t>n average</w:t>
      </w:r>
      <w:r w:rsidR="002D5C4D">
        <w:t xml:space="preserve"> preparation rate of 16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B75F78">
        <w:t xml:space="preserve"> </w:t>
      </w:r>
      <w:r w:rsidR="00B75F78" w:rsidRPr="00147F31">
        <w:t>The double-side YBCO</w:t>
      </w:r>
      <w:r w:rsidR="00EA38FD" w:rsidRPr="00147F31">
        <w:t xml:space="preserve"> </w:t>
      </w:r>
      <w:r w:rsidR="002D19D2">
        <w:t xml:space="preserve">thin films in one turn and </w:t>
      </w:r>
      <w:r w:rsidR="00B75F78" w:rsidRPr="00147F31">
        <w:t>differ</w:t>
      </w:r>
      <w:r w:rsidR="00147F31">
        <w:t>ent turn</w:t>
      </w:r>
      <w:r w:rsidR="002D19D2">
        <w:t>s</w:t>
      </w:r>
      <w:r w:rsidR="00147F31">
        <w:t xml:space="preserve"> with same condition have</w:t>
      </w:r>
      <w:r w:rsidR="00B75F78" w:rsidRPr="00147F31">
        <w:t xml:space="preserve"> good </w:t>
      </w:r>
      <w:r w:rsidR="00E23255" w:rsidRPr="00147F31">
        <w:t>consistency</w:t>
      </w:r>
      <w:r w:rsidR="00B75F78">
        <w:t>.</w:t>
      </w:r>
      <w:r w:rsidR="00F21A44">
        <w:t xml:space="preserve"> </w:t>
      </w:r>
      <w:r w:rsidR="00E23255">
        <w:t>And t</w:t>
      </w:r>
      <w:r w:rsidR="00EA38FD" w:rsidRPr="00CE33A5">
        <w:t xml:space="preserve">he YBCO </w:t>
      </w:r>
      <w:r w:rsidR="006A61B6">
        <w:t>thin film</w:t>
      </w:r>
      <w:r w:rsidR="00930BD5">
        <w:t>s</w:t>
      </w:r>
      <w:r w:rsidR="00EA38FD" w:rsidRPr="00CE33A5">
        <w:t xml:space="preserve"> maintained good </w:t>
      </w:r>
      <w:r w:rsidR="00930BD5" w:rsidRPr="00181D14">
        <w:rPr>
          <w:rFonts w:eastAsiaTheme="minorEastAsia" w:cs="Times New Roman"/>
        </w:rPr>
        <w:t>homogeneity</w:t>
      </w:r>
      <w:r w:rsidR="001A2516" w:rsidRPr="00CE33A5">
        <w:t xml:space="preserve"> in-plane and </w:t>
      </w:r>
      <w:r w:rsidR="00930BD5">
        <w:t>consistency for both sides</w:t>
      </w:r>
      <w:r w:rsidR="001A2516" w:rsidRPr="00CE33A5">
        <w:t xml:space="preserve">. </w:t>
      </w:r>
      <w:r w:rsidR="00EA38FD" w:rsidRPr="00CE33A5">
        <w:t>Meanwhile, t</w:t>
      </w:r>
      <w:r w:rsidR="006746F1" w:rsidRPr="00CE33A5">
        <w:t xml:space="preserve">he critical </w:t>
      </w:r>
      <w:r w:rsidR="00F80F23">
        <w:t xml:space="preserve">current </w:t>
      </w:r>
      <w:r w:rsidR="006746F1" w:rsidRPr="00CE33A5">
        <w:t xml:space="preserve">density </w:t>
      </w:r>
      <w:r w:rsidR="009A229E">
        <w:t xml:space="preserve">is </w:t>
      </w:r>
      <w:r w:rsidR="00BD5653">
        <w:t xml:space="preserve">mainly </w:t>
      </w:r>
      <w:r w:rsidR="00930BD5">
        <w:t xml:space="preserve">distributed </w:t>
      </w:r>
      <w:r w:rsidR="009A229E">
        <w:t>between</w:t>
      </w:r>
      <w:r w:rsidR="000D35AE" w:rsidRPr="00CE33A5">
        <w:t xml:space="preserve"> </w:t>
      </w:r>
      <w:r w:rsidR="00D53CC3">
        <w:t xml:space="preserve">2.2 and </w:t>
      </w:r>
      <w:r w:rsidR="000D35AE" w:rsidRPr="00CE33A5">
        <w:t>2.4</w:t>
      </w:r>
      <w:r w:rsidR="00BE639E">
        <w:t xml:space="preserve"> </w:t>
      </w:r>
      <w:r w:rsidR="009A229E">
        <w:t>MA</w:t>
      </w:r>
      <w:r w:rsidR="009A229E" w:rsidRPr="00205CF9">
        <w:rPr>
          <w:rFonts w:eastAsiaTheme="minorEastAsia"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BE639E" w:rsidRPr="008F6F8A">
        <w:t xml:space="preserve"> </w:t>
      </w:r>
      <w:r w:rsidR="00BD4E8D">
        <w:t>(77</w:t>
      </w:r>
      <w:r w:rsidR="00335806">
        <w:t xml:space="preserve"> </w:t>
      </w:r>
      <w:r w:rsidR="00BD4E8D">
        <w:t xml:space="preserve">K, </w:t>
      </w:r>
      <w:r w:rsidR="006746F1" w:rsidRPr="00CE33A5">
        <w:t>0</w:t>
      </w:r>
      <w:r w:rsidR="00335806">
        <w:t xml:space="preserve"> </w:t>
      </w:r>
      <w:r w:rsidR="006746F1" w:rsidRPr="00CE33A5">
        <w:t>T)</w:t>
      </w:r>
      <w:r w:rsidR="00BD4E8D" w:rsidRPr="00BD4E8D">
        <w:rPr>
          <w:rFonts w:eastAsiaTheme="minorEastAsia"/>
        </w:rPr>
        <w:t xml:space="preserve">, </w:t>
      </w:r>
      <w:r w:rsidR="006746F1" w:rsidRPr="00CE33A5">
        <w:t xml:space="preserve">and the microwave surface resistance is </w:t>
      </w:r>
      <w:r w:rsidR="00930BD5">
        <w:t xml:space="preserve">only </w:t>
      </w:r>
      <w:r w:rsidR="006746F1" w:rsidRPr="00CE33A5">
        <w:t>0.323</w:t>
      </w:r>
      <w:r w:rsidR="00BE639E">
        <w:t xml:space="preserve"> </w:t>
      </w:r>
      <w:proofErr w:type="spellStart"/>
      <w:r w:rsidR="006746F1" w:rsidRPr="00CE33A5">
        <w:t>m</w:t>
      </w:r>
      <w:r w:rsidR="006746F1" w:rsidRPr="008F6F8A">
        <w:t>Ω</w:t>
      </w:r>
      <w:proofErr w:type="spellEnd"/>
      <w:r w:rsidR="00BE639E" w:rsidRPr="008F6F8A">
        <w:t xml:space="preserve"> </w:t>
      </w:r>
      <w:r w:rsidR="006746F1" w:rsidRPr="00CE33A5">
        <w:t>(77</w:t>
      </w:r>
      <w:r w:rsidR="00335806">
        <w:t xml:space="preserve"> </w:t>
      </w:r>
      <w:r w:rsidR="006746F1" w:rsidRPr="00CE33A5">
        <w:t>K,</w:t>
      </w:r>
      <w:r w:rsidR="00EA675C">
        <w:t xml:space="preserve"> </w:t>
      </w:r>
      <w:r w:rsidR="006746F1" w:rsidRPr="00CE33A5">
        <w:t>10</w:t>
      </w:r>
      <w:r w:rsidR="00335806">
        <w:t xml:space="preserve"> </w:t>
      </w:r>
      <w:r w:rsidR="006746F1" w:rsidRPr="00CE33A5">
        <w:t>GHz)</w:t>
      </w:r>
      <w:r w:rsidR="00930BD5">
        <w:t>. The film properties</w:t>
      </w:r>
      <w:r w:rsidR="00885FE7" w:rsidRPr="00CE33A5">
        <w:t xml:space="preserve"> </w:t>
      </w:r>
      <w:r w:rsidR="00930BD5">
        <w:t>could</w:t>
      </w:r>
      <w:r w:rsidR="009074C8" w:rsidRPr="00CE33A5">
        <w:t xml:space="preserve"> meet the commercial demand</w:t>
      </w:r>
      <w:r w:rsidR="00BD4E8D">
        <w:t xml:space="preserve"> of microwave filter</w:t>
      </w:r>
      <w:r w:rsidR="00885FE7" w:rsidRPr="00CE33A5">
        <w:t>s</w:t>
      </w:r>
      <w:r w:rsidR="009074C8" w:rsidRPr="00CE33A5">
        <w:t>.</w:t>
      </w:r>
    </w:p>
    <w:p w:rsidR="00872BF6" w:rsidRDefault="0088233D" w:rsidP="00BD4E8D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6746F1" w:rsidRPr="0070783D" w:rsidRDefault="003F3AE7" w:rsidP="0070783D">
      <w:pPr>
        <w:pStyle w:val="2"/>
      </w:pPr>
      <w:r w:rsidRPr="0070783D">
        <w:lastRenderedPageBreak/>
        <w:t>1.</w:t>
      </w:r>
      <w:r w:rsidR="006746F1" w:rsidRPr="0070783D">
        <w:t>Introduction</w:t>
      </w:r>
    </w:p>
    <w:p w:rsidR="008727A4" w:rsidRPr="00CE33A5" w:rsidRDefault="002E136D" w:rsidP="0070783D">
      <w:pPr>
        <w:ind w:firstLine="420"/>
      </w:pPr>
      <w:r w:rsidRPr="00CE33A5">
        <w:t>YBa</w:t>
      </w:r>
      <w:r w:rsidRPr="00CE33A5">
        <w:rPr>
          <w:vertAlign w:val="subscript"/>
        </w:rPr>
        <w:t>2</w:t>
      </w:r>
      <w:r w:rsidRPr="00CE33A5">
        <w:t>Cu</w:t>
      </w:r>
      <w:r w:rsidRPr="00CE33A5">
        <w:rPr>
          <w:vertAlign w:val="subscript"/>
        </w:rPr>
        <w:t>3</w:t>
      </w:r>
      <w:r w:rsidRPr="00CE33A5">
        <w:t>O</w:t>
      </w:r>
      <w:r w:rsidRPr="00CE33A5">
        <w:rPr>
          <w:vertAlign w:val="subscript"/>
        </w:rPr>
        <w:t>7-delta</w:t>
      </w:r>
      <w:r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403A09" w:rsidRPr="00403A09">
        <w:t xml:space="preserve"> </w:t>
      </w:r>
      <w:r w:rsidR="00403A09" w:rsidRPr="00CE33A5">
        <w:t xml:space="preserve">high </w:t>
      </w:r>
      <w:r w:rsidR="00D41D3C">
        <w:t>temperature superconductor (HTS</w:t>
      </w:r>
      <w:r w:rsidR="00403A09" w:rsidRPr="00CE33A5">
        <w:t>)</w:t>
      </w:r>
      <w:r w:rsidR="00CB3CA2">
        <w:t xml:space="preserve"> </w:t>
      </w:r>
      <w:r w:rsidR="007F0C92">
        <w:t>thin films</w:t>
      </w:r>
      <w:r w:rsidR="006746F1" w:rsidRPr="00CE33A5">
        <w:t xml:space="preserve"> </w:t>
      </w:r>
      <w:r w:rsidR="00D41D3C">
        <w:t xml:space="preserve">deposited </w:t>
      </w:r>
      <w:r w:rsidR="006746F1" w:rsidRPr="00CE33A5">
        <w:t>on single crystal</w:t>
      </w:r>
      <w:r w:rsidR="00403A09">
        <w:t xml:space="preserve"> have</w:t>
      </w:r>
      <w:r w:rsidR="006746F1" w:rsidRPr="00CE33A5">
        <w:t xml:space="preserve"> been widely used </w:t>
      </w:r>
      <w:r w:rsidR="00403A09">
        <w:t>for</w:t>
      </w:r>
      <w:r w:rsidR="00937187" w:rsidRPr="00CE33A5">
        <w:t xml:space="preserve"> microwave </w:t>
      </w:r>
      <w:r w:rsidR="0070783D">
        <w:t>filter</w:t>
      </w:r>
      <w:r w:rsidR="006746F1" w:rsidRPr="00CE33A5">
        <w:t>s, because of its excellent property of high c</w:t>
      </w:r>
      <w:r w:rsidR="00D41D3C">
        <w:t>ritical current density</w:t>
      </w:r>
      <w:r w:rsidR="006746F1" w:rsidRPr="00CE33A5">
        <w:t xml:space="preserve"> </w:t>
      </w:r>
      <w:r w:rsidR="00D41D3C">
        <w:t>(</w:t>
      </w:r>
      <w:proofErr w:type="spellStart"/>
      <w:r w:rsidR="00D41D3C" w:rsidRPr="00D41D3C">
        <w:rPr>
          <w:i/>
        </w:rPr>
        <w:t>J</w:t>
      </w:r>
      <w:r w:rsidR="00D41D3C" w:rsidRPr="00D41D3C">
        <w:rPr>
          <w:i/>
          <w:vertAlign w:val="subscript"/>
        </w:rPr>
        <w:t>c</w:t>
      </w:r>
      <w:proofErr w:type="spellEnd"/>
      <w:r w:rsidR="00D41D3C">
        <w:t xml:space="preserve">) </w:t>
      </w:r>
      <w:r w:rsidR="006746F1" w:rsidRPr="00CE33A5">
        <w:t xml:space="preserve">and low microwave </w:t>
      </w:r>
      <w:r w:rsidR="00D076B9" w:rsidRPr="00CE33A5">
        <w:t>losses</w:t>
      </w:r>
      <w:r w:rsidR="00073BD7">
        <w:t xml:space="preserve"> 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</w:t>
      </w:r>
      <w:r w:rsidR="00403A09">
        <w:t>rowave filters with</w:t>
      </w:r>
      <w:r w:rsidR="006746F1" w:rsidRPr="00CE33A5">
        <w:t xml:space="preserve"> double-sided YBCO </w:t>
      </w:r>
      <w:r w:rsidR="007F0C92">
        <w:t>thin films</w:t>
      </w:r>
      <w:r w:rsidR="00403A09">
        <w:t xml:space="preserve"> have</w:t>
      </w:r>
      <w:r w:rsidR="006746F1" w:rsidRPr="00CE33A5">
        <w:t xml:space="preserve"> much lower insertion loss and stronger anti-interference capability compared to </w:t>
      </w:r>
      <w:r w:rsidR="006426DC">
        <w:t xml:space="preserve">ordinary </w:t>
      </w:r>
      <w:r w:rsidR="006746F1" w:rsidRPr="00CE33A5">
        <w:t>filters</w:t>
      </w:r>
      <w:r w:rsidR="00073BD7">
        <w:t xml:space="preserve"> 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r w:rsidR="00D41D3C">
        <w:t>Generally</w:t>
      </w:r>
      <w:r w:rsidR="006426DC">
        <w:rPr>
          <w:rFonts w:asciiTheme="minorEastAsia" w:eastAsiaTheme="minorEastAsia" w:hAnsiTheme="minorEastAsia" w:hint="eastAsia"/>
        </w:rPr>
        <w:t>，</w:t>
      </w:r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r w:rsidR="006426DC" w:rsidRPr="006426DC">
        <w:rPr>
          <w:rFonts w:eastAsiaTheme="minorEastAsia" w:cs="Arial"/>
        </w:rPr>
        <w:t>p</w:t>
      </w:r>
      <w:r w:rsidR="006426DC" w:rsidRPr="006426DC">
        <w:rPr>
          <w:rFonts w:cs="Arial"/>
        </w:rPr>
        <w:t>repared</w:t>
      </w:r>
      <w:r w:rsidR="006426DC">
        <w:t xml:space="preserve"> </w:t>
      </w:r>
      <w:r w:rsidR="008727A4" w:rsidRPr="00CE33A5">
        <w:t>by depositing the s</w:t>
      </w:r>
      <w:r w:rsidR="00737588">
        <w:t>econd side after the first side</w:t>
      </w:r>
      <w:r w:rsidR="006426DC">
        <w:t xml:space="preserve"> be</w:t>
      </w:r>
      <w:r w:rsidR="00737588">
        <w:t>ing</w:t>
      </w:r>
      <w:r w:rsidR="006426DC">
        <w:t xml:space="preserve"> fin</w:t>
      </w:r>
      <w:r w:rsidR="00095A80">
        <w:t>ished</w:t>
      </w:r>
      <w:r w:rsidR="00073BD7">
        <w:t xml:space="preserve"> 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095A80">
        <w:t>had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r w:rsidR="00737588">
        <w:t xml:space="preserve">, </w:t>
      </w:r>
      <w:r w:rsidR="00095A80">
        <w:t>made the deposition process complicated</w:t>
      </w:r>
      <w:r w:rsidR="00737588">
        <w:t xml:space="preserve"> and </w:t>
      </w:r>
      <w:r w:rsidR="00D41D3C">
        <w:t xml:space="preserve">take </w:t>
      </w:r>
      <w:r w:rsidR="00737588">
        <w:t xml:space="preserve">more time </w:t>
      </w:r>
      <w:r w:rsidR="00D41D3C">
        <w:t>owing to extra</w:t>
      </w:r>
      <w:r w:rsidR="00737588">
        <w:t xml:space="preserve"> vacuuming, cooling-down, and heating-up</w:t>
      </w:r>
      <w:r w:rsidR="006A790D" w:rsidRPr="00CE33A5">
        <w:t>. Gradually, 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</w:t>
      </w:r>
      <w:r w:rsidR="00095A80">
        <w:t xml:space="preserve">has been developed </w:t>
      </w:r>
      <w:bookmarkStart w:id="0" w:name="_Ref12448075"/>
      <w:r w:rsidR="00095A80">
        <w:t>and</w:t>
      </w:r>
      <w:r w:rsidR="00AD4455" w:rsidRPr="00CE33A5">
        <w:t xml:space="preserve"> made progres</w:t>
      </w:r>
      <w:r w:rsidR="00D54F61" w:rsidRPr="00CE33A5">
        <w:t>s</w:t>
      </w:r>
      <w:bookmarkEnd w:id="0"/>
      <w:r w:rsidR="00B230AC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095A80" w:rsidP="0070783D">
      <w:pPr>
        <w:ind w:firstLine="420"/>
      </w:pPr>
      <w:r>
        <w:lastRenderedPageBreak/>
        <w:t>With great effort</w:t>
      </w:r>
      <w:r w:rsidR="0062045F"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with good performance had been prepared successfully </w:t>
      </w:r>
      <w:r>
        <w:t xml:space="preserve">with different deposition methods </w:t>
      </w:r>
      <w:r w:rsidR="006746F1" w:rsidRPr="00CE33A5">
        <w:t>all over the world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2]</w:t>
      </w:r>
      <w:r w:rsidR="00477DF4">
        <w:fldChar w:fldCharType="end"/>
      </w:r>
      <w:r w:rsidR="0062045F" w:rsidRPr="00CE33A5">
        <w:t>,</w:t>
      </w:r>
      <w:r>
        <w:t xml:space="preserve"> but</w:t>
      </w:r>
      <w:r w:rsidR="0062045F" w:rsidRPr="00CE33A5">
        <w:t xml:space="preserve"> the pri</w:t>
      </w:r>
      <w:r w:rsidR="00DA201D" w:rsidRPr="00CE33A5">
        <w:t xml:space="preserve">ce is still </w:t>
      </w:r>
      <w:r>
        <w:t>too high</w:t>
      </w:r>
      <w:r w:rsidR="00DA201D" w:rsidRPr="00CE33A5">
        <w:t xml:space="preserve"> due not only to the high 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>thin film</w:t>
      </w:r>
      <w:r w:rsidR="003221CE" w:rsidRPr="00CE33A5">
        <w:t>s</w:t>
      </w:r>
      <w:r>
        <w:t xml:space="preserve"> for microwave usage</w:t>
      </w:r>
      <w:r w:rsidR="003D3A32" w:rsidRPr="00CE33A5">
        <w:t xml:space="preserve"> on single crystal include </w:t>
      </w:r>
      <w:r>
        <w:t>co-</w:t>
      </w:r>
      <w:r w:rsidR="003D3A32" w:rsidRPr="00CE33A5">
        <w:t>evaporation</w:t>
      </w:r>
      <w:r w:rsidR="00073BD7">
        <w:t xml:space="preserve"> 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073BD7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073BD7">
        <w:t xml:space="preserve"> 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073BD7">
        <w:t xml:space="preserve"> 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>
        <w:t xml:space="preserve"> Co-e</w:t>
      </w:r>
      <w:r w:rsidR="003221CE" w:rsidRPr="00CE33A5">
        <w:t xml:space="preserve">vaporation method can be used to deposit single-sided YBCO </w:t>
      </w:r>
      <w:r w:rsidR="007F0C92">
        <w:t>thin films</w:t>
      </w:r>
      <w:r w:rsidR="003221CE" w:rsidRPr="00CE33A5">
        <w:t xml:space="preserve"> </w:t>
      </w:r>
      <w:r>
        <w:t xml:space="preserve">in batch </w:t>
      </w:r>
      <w:r w:rsidR="003221CE" w:rsidRPr="00CE33A5">
        <w:t xml:space="preserve">rapidly, but it </w:t>
      </w:r>
      <w:r>
        <w:t>is difficult</w:t>
      </w:r>
      <w:r w:rsidR="003221CE" w:rsidRPr="00CE33A5">
        <w:t xml:space="preserve">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r>
        <w:t>the raw material melting.</w:t>
      </w:r>
      <w:r w:rsidR="00987C3E">
        <w:t xml:space="preserve"> </w:t>
      </w:r>
      <w:r w:rsidR="002D5C4D">
        <w:t xml:space="preserve">Usually, </w:t>
      </w:r>
      <w:r w:rsidR="002D5C4D" w:rsidRPr="002D5C4D">
        <w:rPr>
          <w:rFonts w:eastAsiaTheme="minorEastAsia" w:hint="eastAsia"/>
        </w:rPr>
        <w:t>c</w:t>
      </w:r>
      <w:r w:rsidR="00BC336D">
        <w:t>o-evaporation</w:t>
      </w:r>
      <w:r w:rsidR="0076198A">
        <w:t xml:space="preserve"> method takes </w:t>
      </w:r>
      <w:r w:rsidR="00FA2B3D">
        <w:t>about 10</w:t>
      </w:r>
      <w:r w:rsidR="002D5C4D">
        <w:t xml:space="preserve"> hours</w:t>
      </w:r>
      <w:r w:rsidR="00D41D3C">
        <w:t xml:space="preserve"> to make one</w:t>
      </w:r>
      <w:r w:rsidR="00BC336D">
        <w:t xml:space="preserve"> </w:t>
      </w:r>
      <w:r w:rsidR="0076198A" w:rsidRPr="0076198A">
        <w:t>r</w:t>
      </w:r>
      <w:r w:rsidR="0076198A" w:rsidRPr="0076198A">
        <w:rPr>
          <w:rFonts w:eastAsiaTheme="minorEastAsia"/>
        </w:rPr>
        <w:t>u</w:t>
      </w:r>
      <w:r w:rsidR="0076198A" w:rsidRPr="0076198A">
        <w:t>n</w:t>
      </w:r>
      <w:r w:rsidR="002D5C4D">
        <w:t xml:space="preserve"> for double</w:t>
      </w:r>
      <w:r w:rsidR="0076198A">
        <w:t>-sided films</w:t>
      </w:r>
      <w:r w:rsidR="00BC336D">
        <w:t>.</w:t>
      </w:r>
      <w:r w:rsidR="0076198A">
        <w:t xml:space="preserve"> With</w:t>
      </w:r>
      <w:r>
        <w:t xml:space="preserve"> PLD, the films are still deposited one side after the other and it takes more than 6 hours to make a </w:t>
      </w:r>
      <w:r w:rsidR="0076198A">
        <w:t xml:space="preserve">double-sided </w:t>
      </w:r>
      <w:r>
        <w:t xml:space="preserve">sample. </w:t>
      </w:r>
      <w:r w:rsidR="00EA2198" w:rsidRPr="00CE33A5">
        <w:t>The t</w:t>
      </w:r>
      <w:r w:rsidR="00A61BDB" w:rsidRPr="00CE33A5">
        <w:t>raditional sputtering method</w:t>
      </w:r>
      <w:r w:rsidR="002100B2">
        <w:t>,</w:t>
      </w:r>
      <w:r w:rsidR="004C4913" w:rsidRPr="00CE33A5">
        <w:t xml:space="preserve"> </w:t>
      </w:r>
      <w:r w:rsidR="00C310B3" w:rsidRPr="00CE33A5">
        <w:t xml:space="preserve">of which the </w:t>
      </w:r>
      <w:r w:rsidR="00C310B3" w:rsidRPr="00CE33A5">
        <w:lastRenderedPageBreak/>
        <w:t>depositing rate is only about several n</w:t>
      </w:r>
      <w:r w:rsidR="008D7934">
        <w:t>anometers per minute</w:t>
      </w:r>
      <w:r w:rsidR="00C310B3" w:rsidRPr="00CE33A5">
        <w:t xml:space="preserve">, </w:t>
      </w:r>
      <w:r w:rsidR="004C4913" w:rsidRPr="00CE33A5">
        <w:t>usually</w:t>
      </w:r>
      <w:r w:rsidR="008D7934">
        <w:t xml:space="preserve"> takes</w:t>
      </w:r>
      <w:r w:rsidR="00A61BDB" w:rsidRPr="00CE33A5">
        <w:t xml:space="preserve"> </w:t>
      </w:r>
      <w:r w:rsidR="008D7934">
        <w:t xml:space="preserve">time longer than </w:t>
      </w:r>
      <w:r w:rsidR="00FA2B3D">
        <w:t xml:space="preserve">normal </w:t>
      </w:r>
      <w:r w:rsidR="008D7934">
        <w:t xml:space="preserve">working </w:t>
      </w:r>
      <w:r w:rsidR="00A61BDB" w:rsidRPr="00CE33A5">
        <w:t xml:space="preserve">hours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>thin films</w:t>
      </w:r>
      <w:r w:rsidR="008D7934">
        <w:t>. As for MOD method,</w:t>
      </w:r>
      <w:r w:rsidR="00C310B3" w:rsidRPr="00CE33A5">
        <w:t xml:space="preserve">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>10 hours.</w:t>
      </w:r>
    </w:p>
    <w:p w:rsidR="008D7934" w:rsidRDefault="00877A0D" w:rsidP="0070783D">
      <w:pPr>
        <w:ind w:firstLine="420"/>
      </w:pPr>
      <w:r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r w:rsidR="008D7934">
        <w:t>has been improved and make</w:t>
      </w:r>
      <w:r w:rsidR="0070783D">
        <w:t>s</w:t>
      </w:r>
      <w:r w:rsidR="008D7934">
        <w:t xml:space="preserve"> a quick progress </w:t>
      </w:r>
      <w:r w:rsidR="00CD41E5" w:rsidRPr="00CE33A5">
        <w:t>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 xml:space="preserve">BCO </w:t>
      </w:r>
      <w:r w:rsidR="00457889">
        <w:t>HTS</w:t>
      </w:r>
      <w:r w:rsidR="00CD41E5" w:rsidRPr="00CE33A5">
        <w:t xml:space="preserve"> tapes</w:t>
      </w:r>
      <w:r w:rsidR="008D7934">
        <w:t xml:space="preserve"> as a low cost large-scale production method</w:t>
      </w:r>
      <w:r w:rsidR="00073BD7">
        <w:t xml:space="preserve"> </w: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 </w:instrTex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.DATA </w:instrText>
      </w:r>
      <w:r w:rsidR="00F5757C">
        <w:fldChar w:fldCharType="end"/>
      </w:r>
      <w:r w:rsidR="00F5757C">
        <w:fldChar w:fldCharType="separate"/>
      </w:r>
      <w:r w:rsidR="00F5757C">
        <w:rPr>
          <w:noProof/>
        </w:rPr>
        <w:t>[25, 26]</w:t>
      </w:r>
      <w:r w:rsidR="00F5757C">
        <w:fldChar w:fldCharType="end"/>
      </w:r>
      <w:r w:rsidR="0070783D">
        <w:t>. As</w:t>
      </w:r>
      <w:r w:rsidR="008D7934">
        <w:t xml:space="preserve"> reported, the deposition rate</w:t>
      </w:r>
      <w:r w:rsidR="00737588">
        <w:t xml:space="preserve"> of YBCO thin films on tapes could reach up to </w:t>
      </w:r>
      <w:r w:rsidR="000F23DF">
        <w:t xml:space="preserve">about </w:t>
      </w:r>
      <w:r w:rsidR="00737588">
        <w:t xml:space="preserve">1 </w:t>
      </w:r>
      <w:proofErr w:type="spellStart"/>
      <w:r w:rsidR="00737588">
        <w:rPr>
          <w:rFonts w:cs="Arial"/>
        </w:rPr>
        <w:t>μ</w:t>
      </w:r>
      <w:r w:rsidR="00B83821">
        <w:t>m</w:t>
      </w:r>
      <w:proofErr w:type="spellEnd"/>
      <w:r w:rsidR="00B83821">
        <w:rPr>
          <w:rFonts w:asciiTheme="minorEastAsia" w:eastAsiaTheme="minorEastAsia" w:hAnsiTheme="minorEastAsia" w:hint="eastAsia"/>
        </w:rPr>
        <w:t>·</w:t>
      </w:r>
      <w:r w:rsidR="008D7934">
        <w:t>min</w:t>
      </w:r>
      <w:r w:rsidR="008D7934" w:rsidRPr="008D7934">
        <w:rPr>
          <w:vertAlign w:val="superscript"/>
        </w:rPr>
        <w:t>-</w:t>
      </w:r>
      <w:r w:rsidR="008D7934" w:rsidRPr="000F23DF">
        <w:rPr>
          <w:sz w:val="20"/>
          <w:vertAlign w:val="superscript"/>
        </w:rPr>
        <w:t>1</w:t>
      </w:r>
      <w:r w:rsidR="00073BD7">
        <w:rPr>
          <w:sz w:val="20"/>
        </w:rPr>
        <w:t xml:space="preserve"> </w:t>
      </w:r>
      <w:r w:rsidR="00A03B81" w:rsidRPr="00A03B81">
        <w:fldChar w:fldCharType="begin"/>
      </w:r>
      <w:r w:rsidR="00A03B81" w:rsidRPr="00A03B81"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A03B81">
        <w:fldChar w:fldCharType="separate"/>
      </w:r>
      <w:r w:rsidR="00A03B81" w:rsidRPr="00A03B81">
        <w:rPr>
          <w:noProof/>
        </w:rPr>
        <w:t>[25]</w:t>
      </w:r>
      <w:r w:rsidR="00A03B81" w:rsidRPr="00A03B81">
        <w:fldChar w:fldCharType="end"/>
      </w:r>
      <w:r w:rsidR="006A0967" w:rsidRPr="00CE33A5">
        <w:t>.</w:t>
      </w:r>
      <w:r w:rsidR="000F23DF">
        <w:t xml:space="preserve"> And</w:t>
      </w:r>
      <w:r w:rsidR="006A0967" w:rsidRPr="00CE33A5">
        <w:t xml:space="preserve"> </w:t>
      </w:r>
      <w:r w:rsidR="000F23DF">
        <w:t xml:space="preserve">YBCO thin </w:t>
      </w:r>
      <w:r w:rsidR="00737588">
        <w:t xml:space="preserve">films </w:t>
      </w:r>
      <w:r w:rsidR="000F23DF">
        <w:t xml:space="preserve">prepared in this way </w:t>
      </w:r>
      <w:r w:rsidR="00737588">
        <w:t xml:space="preserve">also </w:t>
      </w:r>
      <w:r w:rsidR="00457889">
        <w:t xml:space="preserve">could </w:t>
      </w:r>
      <w:r w:rsidR="00737588">
        <w:t xml:space="preserve">have good high frequency properties. </w:t>
      </w:r>
      <w:r w:rsidR="008D7934">
        <w:t>This fast deposition method</w:t>
      </w:r>
      <w:r w:rsidR="008D7934" w:rsidRPr="008D7934">
        <w:t xml:space="preserve"> for HTS tapes should be also suitable for YBCO thin films on single crystals only if it could deposit on the both sides of the substrates.</w:t>
      </w:r>
      <w:r w:rsidR="00737588">
        <w:t xml:space="preserve"> So we transplanted our MOCVD equipment into the preparation of</w:t>
      </w:r>
      <w:r w:rsidR="00737588" w:rsidRPr="00147F31">
        <w:t xml:space="preserve"> </w:t>
      </w:r>
      <w:r w:rsidR="00147F31" w:rsidRPr="00147F31">
        <w:t xml:space="preserve">double-sided </w:t>
      </w:r>
      <w:r w:rsidR="00737588">
        <w:t>YBCO thin films on single crystal.</w:t>
      </w:r>
    </w:p>
    <w:p w:rsidR="008665F5" w:rsidRPr="00CE33A5" w:rsidRDefault="00C959B6" w:rsidP="0070783D">
      <w:pPr>
        <w:ind w:firstLine="420"/>
      </w:pPr>
      <w:r>
        <w:t>Besides</w:t>
      </w:r>
      <w:r w:rsidR="006A0967" w:rsidRPr="00CE33A5">
        <w:t xml:space="preserve">, </w:t>
      </w:r>
      <w:r w:rsidR="006615D1">
        <w:t>i</w:t>
      </w:r>
      <w:r w:rsidR="006615D1" w:rsidRPr="006615D1">
        <w:t>n o</w:t>
      </w:r>
      <w:r w:rsidR="00B230AC">
        <w:t>rder to further improve the efficiency</w:t>
      </w:r>
      <w:r w:rsidR="006615D1" w:rsidRPr="006615D1">
        <w:t xml:space="preserve"> of pr</w:t>
      </w:r>
      <w:r w:rsidR="0070783D">
        <w:t>oduction</w:t>
      </w:r>
      <w:r w:rsidR="006615D1" w:rsidRPr="006615D1">
        <w:t xml:space="preserve">, </w:t>
      </w:r>
      <w:r w:rsidR="006615D1">
        <w:t xml:space="preserve">the </w:t>
      </w:r>
      <w:r w:rsidR="006615D1" w:rsidRPr="006615D1">
        <w:t>pre</w:t>
      </w:r>
      <w:r w:rsidR="006615D1">
        <w:t>-</w:t>
      </w:r>
      <w:r w:rsidR="006615D1" w:rsidRPr="006615D1">
        <w:t xml:space="preserve">preparation </w:t>
      </w:r>
      <w:r w:rsidR="00B230AC">
        <w:t xml:space="preserve">that cost hours </w:t>
      </w:r>
      <w:r w:rsidR="006615D1" w:rsidRPr="006615D1">
        <w:t xml:space="preserve">such as </w:t>
      </w:r>
      <w:r w:rsidR="00737588">
        <w:t xml:space="preserve">vacuuming, </w:t>
      </w:r>
      <w:r w:rsidR="006615D1" w:rsidRPr="006615D1">
        <w:t>heating</w:t>
      </w:r>
      <w:r w:rsidR="00737588">
        <w:t>-up,</w:t>
      </w:r>
      <w:r w:rsidR="006615D1" w:rsidRPr="006615D1">
        <w:t xml:space="preserve"> preparation of the precursor soluti</w:t>
      </w:r>
      <w:r>
        <w:t xml:space="preserve">on, and post-annealing should </w:t>
      </w:r>
      <w:r w:rsidR="006615D1" w:rsidRPr="006615D1">
        <w:t xml:space="preserve">be </w:t>
      </w:r>
      <w:r w:rsidR="00737588">
        <w:t>considered</w:t>
      </w:r>
      <w:r w:rsidR="006615D1">
        <w:t>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B230AC">
        <w:t>if multi-</w:t>
      </w:r>
      <w:r w:rsidR="00521CE5">
        <w:t xml:space="preserve">pieces of </w:t>
      </w:r>
      <w:r w:rsidR="00737588">
        <w:t xml:space="preserve">double-sided </w:t>
      </w:r>
      <w:r w:rsidR="00521CE5">
        <w:t xml:space="preserve">YBCO </w:t>
      </w:r>
      <w:r w:rsidR="007F0C92">
        <w:t>thin films</w:t>
      </w:r>
      <w:r w:rsidR="008709BF" w:rsidRPr="00CE33A5">
        <w:t xml:space="preserve"> rather than only one </w:t>
      </w:r>
      <w:r w:rsidR="00737588">
        <w:t xml:space="preserve">piece </w:t>
      </w:r>
      <w:r w:rsidR="008709BF" w:rsidRPr="00CE33A5">
        <w:t xml:space="preserve">were deposited </w:t>
      </w:r>
      <w:r w:rsidR="00B230AC">
        <w:t>in one run</w:t>
      </w:r>
      <w:r w:rsidR="008709BF" w:rsidRPr="00CE33A5">
        <w:t>.</w:t>
      </w:r>
    </w:p>
    <w:p w:rsidR="00B230AC" w:rsidRPr="0008288D" w:rsidRDefault="004424AE" w:rsidP="0070783D">
      <w:pPr>
        <w:ind w:firstLine="420"/>
        <w:rPr>
          <w:rFonts w:cs="Arial"/>
        </w:rPr>
      </w:pPr>
      <w:r w:rsidRPr="00CE33A5">
        <w:t>In</w:t>
      </w:r>
      <w:r w:rsidR="004D58EF" w:rsidRPr="00CE33A5">
        <w:t xml:space="preserve"> the paper, </w:t>
      </w:r>
      <w:r w:rsidR="00EA3284">
        <w:t xml:space="preserve">a </w:t>
      </w:r>
      <w:r w:rsidR="00AB137E">
        <w:t xml:space="preserve">special </w:t>
      </w:r>
      <w:r w:rsidR="00457889">
        <w:t xml:space="preserve">substrate </w:t>
      </w:r>
      <w:proofErr w:type="spellStart"/>
      <w:r w:rsidR="00AB137E">
        <w:t>turnplate</w:t>
      </w:r>
      <w:proofErr w:type="spellEnd"/>
      <w:r w:rsidR="00AB137E">
        <w:t xml:space="preserve"> disk</w:t>
      </w:r>
      <w:r w:rsidR="00457889">
        <w:t xml:space="preserve"> and</w:t>
      </w:r>
      <w:r w:rsidR="00AB137E">
        <w:t xml:space="preserve"> a</w:t>
      </w:r>
      <w:r w:rsidR="00457889">
        <w:t xml:space="preserve"> U-type nozzle were</w:t>
      </w:r>
      <w:r w:rsidR="009A229E">
        <w:t xml:space="preserve"> designed to prepare multi-pieces of double-sided YBCO thin films simultaneously and efficiently</w:t>
      </w:r>
      <w:r w:rsidR="00457889">
        <w:t xml:space="preserve"> with pulsed inject MOCVD</w:t>
      </w:r>
      <w:r w:rsidR="009A229E">
        <w:t xml:space="preserve">. </w:t>
      </w:r>
    </w:p>
    <w:p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A93396" w:rsidRDefault="0008288D" w:rsidP="005B295F">
      <w:pPr>
        <w:ind w:firstLine="420"/>
      </w:pPr>
      <w:r>
        <w:t>A</w:t>
      </w:r>
      <w:r w:rsidRPr="00CE33A5">
        <w:t xml:space="preserve"> planetary </w:t>
      </w:r>
      <w:proofErr w:type="spellStart"/>
      <w:r w:rsidR="00BB4BDD">
        <w:t>turnplate</w:t>
      </w:r>
      <w:proofErr w:type="spellEnd"/>
      <w:r w:rsidRPr="00CE33A5">
        <w:t xml:space="preserve"> </w:t>
      </w:r>
      <w:r>
        <w:t xml:space="preserve">disk </w:t>
      </w:r>
      <w:r w:rsidR="006A74EC">
        <w:t xml:space="preserve">made of </w:t>
      </w:r>
      <w:r w:rsidR="008673FC">
        <w:t>stainless</w:t>
      </w:r>
      <w:r w:rsidR="006A74EC">
        <w:t xml:space="preserve"> steel</w:t>
      </w:r>
      <w:r>
        <w:t xml:space="preserve"> and a </w:t>
      </w:r>
      <w:r w:rsidR="00F10F6D">
        <w:t>U-type</w:t>
      </w:r>
      <w:r w:rsidR="00EA675C">
        <w:t xml:space="preserve"> nozzle</w:t>
      </w:r>
      <w:r w:rsidR="006A74EC">
        <w:t xml:space="preserve"> made of copper</w:t>
      </w:r>
      <w:r w:rsidRPr="00CE33A5">
        <w:t xml:space="preserve">, </w:t>
      </w:r>
      <w:r w:rsidR="00BD77F0">
        <w:t>were</w:t>
      </w:r>
      <w:r w:rsidRPr="00CE33A5">
        <w:t xml:space="preserve"> designed to prepare </w:t>
      </w:r>
      <w:r w:rsidR="00BD77F0">
        <w:t xml:space="preserve">12 </w:t>
      </w:r>
      <w:r w:rsidRPr="00CE33A5">
        <w:t xml:space="preserve">pieces of </w:t>
      </w:r>
      <w:r>
        <w:t>double-sided YBCO thin films</w:t>
      </w:r>
      <w:r w:rsidRPr="00CE33A5">
        <w:t xml:space="preserve"> simultaneously</w:t>
      </w:r>
      <w:r w:rsidR="00737588">
        <w:t xml:space="preserve"> as </w:t>
      </w:r>
      <w:r w:rsidR="00EA3284">
        <w:t xml:space="preserve">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720252" w:rsidRPr="00720252">
        <w:t>Figure 1</w:t>
      </w:r>
      <w:r w:rsidR="009D4865" w:rsidRPr="009D4865">
        <w:fldChar w:fldCharType="end"/>
      </w:r>
      <w:r w:rsidRPr="00CE33A5">
        <w:t xml:space="preserve">. </w:t>
      </w:r>
      <w:r w:rsidR="00AB137E">
        <w:t xml:space="preserve">As shown in </w:t>
      </w:r>
      <w:r w:rsidR="00AB137E" w:rsidRPr="009D4865">
        <w:fldChar w:fldCharType="begin"/>
      </w:r>
      <w:r w:rsidR="00AB137E" w:rsidRPr="009D4865">
        <w:instrText xml:space="preserve"> REF _Ref18158890 \h </w:instrText>
      </w:r>
      <w:r w:rsidR="00AB137E">
        <w:instrText xml:space="preserve"> \* MERGEFORMAT </w:instrText>
      </w:r>
      <w:r w:rsidR="00AB137E" w:rsidRPr="009D4865">
        <w:fldChar w:fldCharType="separate"/>
      </w:r>
      <w:r w:rsidR="00720252" w:rsidRPr="00720252">
        <w:t>Figure 1</w:t>
      </w:r>
      <w:r w:rsidR="00AB137E" w:rsidRPr="009D4865">
        <w:fldChar w:fldCharType="end"/>
      </w:r>
      <w:r w:rsidR="00AB137E">
        <w:t>(a), t</w:t>
      </w:r>
      <w:r w:rsidRPr="00CE33A5">
        <w:t xml:space="preserve">he </w:t>
      </w:r>
      <w:proofErr w:type="spellStart"/>
      <w:r w:rsidR="00BB4BDD">
        <w:t>turnplate</w:t>
      </w:r>
      <w:proofErr w:type="spellEnd"/>
      <w:r w:rsidRPr="00CE33A5">
        <w:t xml:space="preserve"> </w:t>
      </w:r>
      <w:r>
        <w:t>disk</w:t>
      </w:r>
      <w:r w:rsidR="008A1A38">
        <w:t xml:space="preserve"> </w:t>
      </w:r>
      <w:r w:rsidR="00AB137E">
        <w:t>has</w:t>
      </w:r>
      <w:r w:rsidRPr="00CE33A5">
        <w:t xml:space="preserve"> 12 circumferentially shaped openin</w:t>
      </w:r>
      <w:r>
        <w:t>gs, in which wafers were maintained</w:t>
      </w:r>
      <w:r w:rsidRPr="00CE33A5">
        <w:t xml:space="preserve">. With it, at most 12 pieces of YBCO </w:t>
      </w:r>
      <w:r>
        <w:t>thin films</w:t>
      </w:r>
      <w:r w:rsidRPr="00CE33A5">
        <w:t xml:space="preserve"> could be deposited </w:t>
      </w:r>
      <w:r w:rsidR="008673FC">
        <w:t>in one turn</w:t>
      </w:r>
      <w:r w:rsidRPr="00CE33A5">
        <w:t>, significantly shortening the pr</w:t>
      </w:r>
      <w:r w:rsidR="0070783D">
        <w:t>oduction</w:t>
      </w:r>
      <w:r w:rsidRPr="00CE33A5">
        <w:t xml:space="preserve"> progress of each YBCO </w:t>
      </w:r>
      <w:r>
        <w:t>thin films</w:t>
      </w:r>
      <w:r w:rsidRPr="00CE33A5">
        <w:t>.</w:t>
      </w:r>
      <w:r w:rsidR="008E309F">
        <w:t xml:space="preserve"> </w:t>
      </w:r>
      <w:r w:rsidR="00BB4BDD">
        <w:t>Meanwhil</w:t>
      </w:r>
      <w:r w:rsidR="00BB4BDD" w:rsidRPr="0070783D">
        <w:t xml:space="preserve">e, the diameter of the openings was a little </w:t>
      </w:r>
      <w:r w:rsidR="00BD77F0">
        <w:lastRenderedPageBreak/>
        <w:t>larger</w:t>
      </w:r>
      <w:r w:rsidR="00BB4BDD" w:rsidRPr="0070783D">
        <w:t xml:space="preserve"> than </w:t>
      </w:r>
      <w:r w:rsidR="00EA675C">
        <w:t xml:space="preserve">of </w:t>
      </w:r>
      <w:r w:rsidR="00BD77F0">
        <w:t xml:space="preserve">substrate, such as </w:t>
      </w:r>
      <w:r w:rsidR="005A7010" w:rsidRPr="00B97608">
        <w:t>53</w:t>
      </w:r>
      <w:r w:rsidR="00BD77F0" w:rsidRPr="00B97608">
        <w:t xml:space="preserve"> mm</w:t>
      </w:r>
      <w:r w:rsidR="00BD77F0">
        <w:t xml:space="preserve"> vs 50.8mm</w:t>
      </w:r>
      <w:r w:rsidR="00BB4BDD" w:rsidRPr="0070783D">
        <w:t xml:space="preserve">. Upon </w:t>
      </w:r>
      <w:r w:rsidR="00B97608">
        <w:t xml:space="preserve">the </w:t>
      </w:r>
      <w:r w:rsidR="00BB4BDD" w:rsidRPr="0070783D">
        <w:t>rotation of the</w:t>
      </w:r>
      <w:r w:rsidR="005B295F" w:rsidRPr="005B295F">
        <w:t xml:space="preserve"> </w:t>
      </w:r>
      <w:r w:rsidR="005B295F" w:rsidRPr="00CE33A5">
        <w:t>planetary</w:t>
      </w:r>
      <w:r w:rsidR="00BB4BDD" w:rsidRPr="0070783D">
        <w:t xml:space="preserve"> </w:t>
      </w:r>
      <w:proofErr w:type="spellStart"/>
      <w:r w:rsidR="00BB4BDD" w:rsidRPr="0070783D">
        <w:t>turnplate</w:t>
      </w:r>
      <w:proofErr w:type="spellEnd"/>
      <w:r w:rsidR="005B295F">
        <w:t xml:space="preserve"> </w:t>
      </w:r>
      <w:r w:rsidR="005B295F" w:rsidRPr="005B295F">
        <w:t>disk</w:t>
      </w:r>
      <w:r w:rsidR="00BB4BDD" w:rsidRPr="0070783D">
        <w:t xml:space="preserve">, the </w:t>
      </w:r>
      <w:r w:rsidR="00EA675C">
        <w:t>wafer</w:t>
      </w:r>
      <w:r w:rsidR="00BB4BDD" w:rsidRPr="0070783D">
        <w:t xml:space="preserve">s </w:t>
      </w:r>
      <w:r w:rsidR="00BD77F0" w:rsidRPr="00BD77F0">
        <w:t>“</w:t>
      </w:r>
      <w:r w:rsidR="00BD77F0" w:rsidRPr="00BD77F0">
        <w:rPr>
          <w:rFonts w:eastAsiaTheme="minorEastAsia" w:hint="eastAsia"/>
        </w:rPr>
        <w:t>wal</w:t>
      </w:r>
      <w:r w:rsidR="00BD77F0" w:rsidRPr="00BD77F0">
        <w:rPr>
          <w:rFonts w:eastAsiaTheme="minorEastAsia"/>
        </w:rPr>
        <w:t>k</w:t>
      </w:r>
      <w:r w:rsidR="00BD77F0" w:rsidRPr="00BD77F0">
        <w:t>”</w:t>
      </w:r>
      <w:r w:rsidR="00BD77F0">
        <w:t xml:space="preserve"> </w:t>
      </w:r>
      <w:r w:rsidR="00BB4BDD" w:rsidRPr="0070783D">
        <w:t>within each opening due to the force of friction between the s</w:t>
      </w:r>
      <w:r w:rsidR="00EA675C">
        <w:t>ubstrates and the openi</w:t>
      </w:r>
      <w:r w:rsidR="00873468">
        <w:t>ngs</w:t>
      </w:r>
      <w:r w:rsidR="00BD77F0">
        <w:t xml:space="preserve"> and its weight</w:t>
      </w:r>
      <w:r w:rsidR="00873468">
        <w:t>.</w:t>
      </w:r>
      <w:r w:rsidR="00AD64AE" w:rsidRPr="00AD64AE">
        <w:t xml:space="preserve"> In order to avoid that the centripetal force is too large </w:t>
      </w:r>
      <w:r w:rsidR="00AD64AE">
        <w:t>that</w:t>
      </w:r>
      <w:r w:rsidR="00AD64AE" w:rsidRPr="00AD64AE">
        <w:t xml:space="preserve"> the wafer cannot </w:t>
      </w:r>
      <w:r w:rsidR="00AD64AE">
        <w:t>“walk”</w:t>
      </w:r>
      <w:r w:rsidR="00AD64AE" w:rsidRPr="00AD64AE">
        <w:t xml:space="preserve"> normally</w:t>
      </w:r>
      <w:r w:rsidR="00AD64AE">
        <w:t>, the rotating rate cannot be too large. Here,</w:t>
      </w:r>
      <w:r w:rsidR="00873468">
        <w:t xml:space="preserve"> </w:t>
      </w:r>
      <w:r w:rsidR="00AD64AE" w:rsidRPr="002A0AC3">
        <w:t>t</w:t>
      </w:r>
      <w:r w:rsidR="00906850" w:rsidRPr="002A0AC3">
        <w:t>he rotating rate</w:t>
      </w:r>
      <w:r w:rsidR="00E93BD6" w:rsidRPr="002A0AC3">
        <w:t xml:space="preserve"> </w:t>
      </w:r>
      <w:r w:rsidR="00E93BD6" w:rsidRPr="002A0AC3">
        <w:rPr>
          <w:rFonts w:eastAsiaTheme="minorEastAsia"/>
        </w:rPr>
        <w:t xml:space="preserve">of the </w:t>
      </w:r>
      <w:proofErr w:type="spellStart"/>
      <w:r w:rsidR="00E93BD6" w:rsidRPr="002A0AC3">
        <w:rPr>
          <w:rFonts w:eastAsiaTheme="minorEastAsia"/>
        </w:rPr>
        <w:t>turn</w:t>
      </w:r>
      <w:r w:rsidR="00AD64AE" w:rsidRPr="002A0AC3">
        <w:rPr>
          <w:rFonts w:eastAsiaTheme="minorEastAsia"/>
        </w:rPr>
        <w:t>plate</w:t>
      </w:r>
      <w:proofErr w:type="spellEnd"/>
      <w:r w:rsidR="00AD64AE" w:rsidRPr="002A0AC3">
        <w:t xml:space="preserve"> is set to be 12 turn</w:t>
      </w:r>
      <w:r w:rsidR="00AD64AE" w:rsidRPr="002A0AC3">
        <w:rPr>
          <w:rFonts w:eastAsiaTheme="minorEastAsia" w:hint="eastAsia"/>
        </w:rPr>
        <w:t xml:space="preserve"> </w:t>
      </w:r>
      <w:r w:rsidR="00AD64AE" w:rsidRPr="002A0AC3">
        <w:rPr>
          <w:rFonts w:eastAsiaTheme="minorEastAsia"/>
        </w:rPr>
        <w:t>per minute</w:t>
      </w:r>
      <w:r w:rsidR="00192F30" w:rsidRPr="002A0AC3">
        <w:rPr>
          <w:rFonts w:eastAsiaTheme="minorEastAsia"/>
        </w:rPr>
        <w:t xml:space="preserve">. </w:t>
      </w:r>
      <w:r w:rsidR="00873468">
        <w:t>The</w:t>
      </w:r>
      <w:r w:rsidR="00EA675C">
        <w:t xml:space="preserve"> </w:t>
      </w:r>
      <w:r w:rsidR="000E6D26">
        <w:t xml:space="preserve">U-type </w:t>
      </w:r>
      <w:r w:rsidR="00224C69" w:rsidRPr="0070783D">
        <w:t>nozzle</w:t>
      </w:r>
      <w:r w:rsidR="00873468">
        <w:t xml:space="preserve"> contains</w:t>
      </w:r>
      <w:r w:rsidRPr="0070783D">
        <w:t xml:space="preserve"> two opposite symmetrical </w:t>
      </w:r>
      <w:r w:rsidR="00224C69" w:rsidRPr="0070783D">
        <w:t>linear</w:t>
      </w:r>
      <w:r w:rsidRPr="0070783D">
        <w:t xml:space="preserve"> slits</w:t>
      </w:r>
      <w:r w:rsidR="00224C69" w:rsidRPr="0070783D">
        <w:t>, with 1mm in width and</w:t>
      </w:r>
      <w:r w:rsidR="00224C69" w:rsidRPr="001422E9">
        <w:t xml:space="preserve"> </w:t>
      </w:r>
      <w:r w:rsidR="005A7010" w:rsidRPr="001422E9">
        <w:t>110</w:t>
      </w:r>
      <w:r w:rsidR="00FD57A6" w:rsidRPr="001422E9">
        <w:t xml:space="preserve"> </w:t>
      </w:r>
      <w:r w:rsidR="00224C69" w:rsidRPr="001422E9">
        <w:t>mm</w:t>
      </w:r>
      <w:r w:rsidR="00224C69" w:rsidRPr="0070783D">
        <w:t xml:space="preserve"> in length </w:t>
      </w:r>
      <w:r w:rsidR="00F31F33" w:rsidRPr="00F31F33">
        <w:t>(covered the 2-in. substrates in the middle)</w:t>
      </w:r>
      <w:r w:rsidR="00F31F33">
        <w:t xml:space="preserve"> </w:t>
      </w:r>
      <w:r w:rsidR="00873468">
        <w:t>and</w:t>
      </w:r>
      <w:r w:rsidR="00873468" w:rsidRPr="001422E9">
        <w:t xml:space="preserve"> </w:t>
      </w:r>
      <w:r w:rsidR="005A7010" w:rsidRPr="001422E9">
        <w:t>45</w:t>
      </w:r>
      <w:r w:rsidR="00FD57A6" w:rsidRPr="001422E9">
        <w:t xml:space="preserve"> </w:t>
      </w:r>
      <w:r w:rsidR="00873468" w:rsidRPr="001422E9">
        <w:t xml:space="preserve">mm </w:t>
      </w:r>
      <w:r w:rsidR="00873468">
        <w:t>in distance each other.</w:t>
      </w:r>
      <w:r w:rsidRPr="0070783D">
        <w:t xml:space="preserve"> </w:t>
      </w:r>
      <w:r w:rsidR="00873468">
        <w:t xml:space="preserve">It </w:t>
      </w:r>
      <w:r w:rsidRPr="0070783D">
        <w:t xml:space="preserve">was used to deposit </w:t>
      </w:r>
      <w:r w:rsidR="00A93396">
        <w:t xml:space="preserve">double-sided </w:t>
      </w:r>
      <w:r w:rsidRPr="0070783D">
        <w:t xml:space="preserve">YBCO </w:t>
      </w:r>
      <w:r w:rsidR="00A93396">
        <w:t xml:space="preserve">thin films </w:t>
      </w:r>
      <w:r w:rsidRPr="0070783D">
        <w:t>simultaneously</w:t>
      </w:r>
      <w:r w:rsidR="00224C69" w:rsidRPr="0070783D">
        <w:t xml:space="preserve"> as</w:t>
      </w:r>
      <w:r w:rsidR="00873468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720252" w:rsidRPr="00720252">
        <w:t>Figure 1</w:t>
      </w:r>
      <w:r w:rsidR="009D4865" w:rsidRPr="009D4865">
        <w:fldChar w:fldCharType="end"/>
      </w:r>
      <w:r w:rsidR="00776AB6" w:rsidRPr="0070783D">
        <w:t>(b)</w:t>
      </w:r>
      <w:r w:rsidRPr="0070783D">
        <w:t>.</w:t>
      </w:r>
      <w:r w:rsidR="00BB4BDD" w:rsidRPr="0070783D">
        <w:t xml:space="preserve"> The position relationship of the </w:t>
      </w:r>
      <w:proofErr w:type="spellStart"/>
      <w:r w:rsidR="00BB4BDD" w:rsidRPr="0070783D">
        <w:t>turnplate</w:t>
      </w:r>
      <w:proofErr w:type="spellEnd"/>
      <w:r w:rsidR="00BB4BDD" w:rsidRPr="0070783D">
        <w:t xml:space="preserve"> </w:t>
      </w:r>
      <w:r w:rsidR="005B295F">
        <w:t xml:space="preserve">disk </w:t>
      </w:r>
      <w:r w:rsidR="00BB4BDD" w:rsidRPr="0070783D">
        <w:t xml:space="preserve">and the </w:t>
      </w:r>
      <w:r w:rsidR="00A93396">
        <w:t>nozzle</w:t>
      </w:r>
      <w:r w:rsidR="00BB4BDD" w:rsidRPr="0070783D">
        <w:t xml:space="preserve"> </w:t>
      </w:r>
      <w:r w:rsidR="00873468">
        <w:t xml:space="preserve">is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720252" w:rsidRPr="00720252">
        <w:t>Figure 1</w:t>
      </w:r>
      <w:r w:rsidR="009D4865" w:rsidRPr="009D4865">
        <w:fldChar w:fldCharType="end"/>
      </w:r>
      <w:r w:rsidR="00BB4BDD" w:rsidRPr="0070783D">
        <w:t xml:space="preserve">(c). </w:t>
      </w:r>
    </w:p>
    <w:p w:rsidR="00FB29A8" w:rsidRPr="00CE33A5" w:rsidRDefault="00224C69" w:rsidP="0070783D">
      <w:pPr>
        <w:ind w:firstLine="420"/>
      </w:pPr>
      <w:r>
        <w:t xml:space="preserve">In our </w:t>
      </w:r>
      <w:r w:rsidR="00EA3284">
        <w:t>ex</w:t>
      </w:r>
      <w:r w:rsidR="00EA3284" w:rsidRPr="00CE33A5">
        <w:t>periment</w:t>
      </w:r>
      <w:r w:rsidR="003F33AB" w:rsidRPr="00CE33A5">
        <w:t xml:space="preserve">, </w:t>
      </w:r>
      <w:r w:rsidR="00114819" w:rsidRPr="00CE33A5">
        <w:t>2-in</w:t>
      </w:r>
      <w:r w:rsidR="00A93396">
        <w:t>.</w:t>
      </w:r>
      <w:r w:rsidR="005B295F" w:rsidRPr="005B295F">
        <w:t xml:space="preserve"> </w:t>
      </w:r>
      <w:r w:rsidR="005B295F">
        <w:t>double-sided</w:t>
      </w:r>
      <w:r w:rsidR="00114819" w:rsidRPr="00CE33A5">
        <w:t xml:space="preserve"> </w:t>
      </w:r>
      <w:r w:rsidR="00F31F33">
        <w:t>LaAlO</w:t>
      </w:r>
      <w:r w:rsidR="00F31F33" w:rsidRPr="00F31F33">
        <w:rPr>
          <w:vertAlign w:val="subscript"/>
        </w:rPr>
        <w:t>3</w:t>
      </w:r>
      <w:r w:rsidR="00F31F33">
        <w:t xml:space="preserve"> (</w:t>
      </w:r>
      <w:r w:rsidR="00760AEB">
        <w:t>LAO</w:t>
      </w:r>
      <w:r w:rsidR="00F31F33">
        <w:t>)</w:t>
      </w:r>
      <w:r w:rsidR="00114819" w:rsidRPr="00CE33A5">
        <w:t xml:space="preserve"> single crystal wafers </w:t>
      </w:r>
      <w:r w:rsidR="00B039A7" w:rsidRPr="00CE33A5">
        <w:t>wer</w:t>
      </w:r>
      <w:r w:rsidR="003F33AB"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="00A93396">
        <w:t xml:space="preserve">. </w:t>
      </w:r>
      <w:r w:rsidR="004B6F08">
        <w:t>T</w:t>
      </w:r>
      <w:r w:rsidR="003F33AB" w:rsidRPr="00CE33A5">
        <w:t xml:space="preserve">he deposition chamber </w:t>
      </w:r>
      <w:r w:rsidR="00B039A7" w:rsidRPr="00CE33A5">
        <w:t>was</w:t>
      </w:r>
      <w:r w:rsidR="00AE36C7" w:rsidRPr="00CE33A5">
        <w:t xml:space="preserve"> heated to 845</w:t>
      </w:r>
      <w:r w:rsidR="00F80F23">
        <w:t xml:space="preserve"> </w:t>
      </w:r>
      <w:r w:rsidR="001D437D" w:rsidRPr="00F80F23">
        <w:rPr>
          <w:rFonts w:hint="eastAsia"/>
        </w:rPr>
        <w:t>℃</w:t>
      </w:r>
      <w:r w:rsidR="003F33AB"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F80F23">
        <w:t xml:space="preserve"> </w:t>
      </w:r>
      <w:r w:rsidR="001D437D" w:rsidRPr="00062358">
        <w:rPr>
          <w:rFonts w:hint="eastAsia"/>
        </w:rPr>
        <w:t>℃</w:t>
      </w:r>
      <w:r w:rsidR="003F33AB" w:rsidRPr="00CE33A5">
        <w:t xml:space="preserve">. </w:t>
      </w:r>
      <w:r w:rsidR="00EA3284">
        <w:t>Y(</w:t>
      </w:r>
      <w:proofErr w:type="spellStart"/>
      <w:r w:rsidR="00EA3284">
        <w:t>t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3</w:t>
      </w:r>
      <w:r w:rsidR="00FD1362">
        <w:t>, Ba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757487" w:rsidRPr="00CE33A5">
        <w:t>·(1,10-heptanedionat</w:t>
      </w:r>
      <w:r w:rsidR="00FD1362">
        <w:t>e), Cu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FD1362">
        <w:t>where ‘</w:t>
      </w:r>
      <w:proofErr w:type="spellStart"/>
      <w:r w:rsidR="00FD1362">
        <w:t>t</w:t>
      </w:r>
      <w:r w:rsidR="00EA3284">
        <w:t>m</w:t>
      </w:r>
      <w:r w:rsidR="00FD1362">
        <w:t>h</w:t>
      </w:r>
      <w:r w:rsidR="00EA3284">
        <w:t>d</w:t>
      </w:r>
      <w:proofErr w:type="spellEnd"/>
      <w:r w:rsidR="00EA3284">
        <w:t>’</w:t>
      </w:r>
      <w:r w:rsidR="005D7AFA">
        <w:t xml:space="preserve">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</w:t>
      </w:r>
      <w:r w:rsidR="00A31FE6" w:rsidRPr="00CE33A5">
        <w:t>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</w:t>
      </w:r>
      <w:r w:rsidR="00F31F33" w:rsidRPr="00F31F33">
        <w:t xml:space="preserve">pulsed injected into the evaporation chamber </w:t>
      </w:r>
      <w:r w:rsidR="00D7046A">
        <w:t xml:space="preserve">as floss </w:t>
      </w:r>
      <w:r w:rsidR="00F31F33" w:rsidRPr="00F31F33">
        <w:t>and</w:t>
      </w:r>
      <w:r w:rsidR="00F31F33">
        <w:t xml:space="preserve"> </w:t>
      </w:r>
      <w:r w:rsidR="00A31FE6" w:rsidRPr="00F31F33">
        <w:t>e</w:t>
      </w:r>
      <w:r w:rsidR="00A31FE6" w:rsidRPr="00CE33A5">
        <w:t xml:space="preserve">vaporated </w:t>
      </w:r>
      <w:r w:rsidR="00F31F33">
        <w:t>immediately</w:t>
      </w:r>
      <w:r w:rsidR="00A31FE6" w:rsidRPr="00CE33A5">
        <w:t xml:space="preserve">. </w:t>
      </w:r>
      <w:r w:rsidR="00873468">
        <w:t>And</w:t>
      </w:r>
      <w:r w:rsidR="00A31FE6" w:rsidRPr="00CE33A5">
        <w:t xml:space="preserve"> the </w:t>
      </w:r>
      <w:r w:rsidR="00BB4BDD">
        <w:t xml:space="preserve">precursor </w:t>
      </w:r>
      <w:r w:rsidR="00F31F33">
        <w:t xml:space="preserve">vapor </w:t>
      </w:r>
      <w:r w:rsidR="00A31FE6" w:rsidRPr="00CE33A5">
        <w:t>was mixed up with the nitrous oxide, oxygen, a</w:t>
      </w:r>
      <w:r w:rsidR="00921A83" w:rsidRPr="00CE33A5">
        <w:t xml:space="preserve">rgon in a proper gas flow ratio, and was transferred into the depositing area from </w:t>
      </w:r>
      <w:r w:rsidR="00BB4BDD">
        <w:t>the nozzle</w:t>
      </w:r>
      <w:r w:rsidR="00873468">
        <w:t xml:space="preserve"> </w:t>
      </w:r>
      <w:r w:rsidR="00873468" w:rsidRPr="00873468">
        <w:t>continuous</w:t>
      </w:r>
      <w:r w:rsidR="00873468">
        <w:t>ly</w:t>
      </w:r>
      <w:r w:rsidR="00F31F33">
        <w:t xml:space="preserve"> </w:t>
      </w:r>
      <w:r w:rsidR="00F31F33" w:rsidRPr="00F31F33">
        <w:t>and r</w:t>
      </w:r>
      <w:r w:rsidR="00F31F33">
        <w:t>eacted on the substrate surfaces</w:t>
      </w:r>
      <w:r w:rsidR="00921A83" w:rsidRPr="00CE33A5">
        <w:t>.</w:t>
      </w:r>
      <w:r w:rsidR="0096152B" w:rsidRPr="00CE33A5">
        <w:t xml:space="preserve"> </w:t>
      </w:r>
      <w:r w:rsidR="00A93396">
        <w:t>After deposition</w:t>
      </w:r>
      <w:r w:rsidR="00FB29A8" w:rsidRPr="00CE33A5">
        <w:t>, the temperat</w:t>
      </w:r>
      <w:r w:rsidR="00B039A7" w:rsidRPr="00CE33A5">
        <w:t>ure of the deposition chamber was</w:t>
      </w:r>
      <w:r w:rsidR="006F3FCA">
        <w:t xml:space="preserve"> decreased down</w:t>
      </w:r>
      <w:r w:rsidR="0019210A" w:rsidRPr="00CE33A5">
        <w:t xml:space="preserve"> to 500</w:t>
      </w:r>
      <w:r w:rsidR="00F80F23">
        <w:t xml:space="preserve"> </w:t>
      </w:r>
      <w:r w:rsidR="00D44402" w:rsidRPr="00062358">
        <w:rPr>
          <w:rFonts w:hint="eastAsia"/>
        </w:rPr>
        <w:t>℃</w:t>
      </w:r>
      <w:r w:rsidR="00FB29A8" w:rsidRPr="00CE33A5">
        <w:t xml:space="preserve"> </w:t>
      </w:r>
      <w:r w:rsidR="006F3FCA">
        <w:t xml:space="preserve">gradually </w:t>
      </w:r>
      <w:r w:rsidR="00FB29A8" w:rsidRPr="00CE33A5">
        <w:t>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 xml:space="preserve">e cooled </w:t>
      </w:r>
      <w:r w:rsidR="00F31F33">
        <w:t xml:space="preserve">down </w:t>
      </w:r>
      <w:r w:rsidR="0019210A" w:rsidRPr="00CE33A5">
        <w:t xml:space="preserve">to </w:t>
      </w:r>
      <w:r w:rsidR="00873468">
        <w:t xml:space="preserve">room temperature </w:t>
      </w:r>
      <w:r w:rsidR="0019210A" w:rsidRPr="00CE33A5">
        <w:t xml:space="preserve">slowly. </w:t>
      </w:r>
    </w:p>
    <w:p w:rsidR="006F3FCA" w:rsidRDefault="00B039A7" w:rsidP="009976EF">
      <w:pPr>
        <w:ind w:firstLine="420"/>
      </w:pPr>
      <w:r w:rsidRPr="00CE33A5">
        <w:t xml:space="preserve">The </w:t>
      </w:r>
      <w:r w:rsidR="00F31F33">
        <w:t xml:space="preserve">thin films </w:t>
      </w:r>
      <w:r w:rsidRPr="00CE33A5">
        <w:t>thickness was measured by a step p</w:t>
      </w:r>
      <w:r w:rsidR="00F80F23">
        <w:t>rofiler (</w:t>
      </w:r>
      <w:proofErr w:type="spellStart"/>
      <w:r w:rsidR="00F80F23">
        <w:t>Veeco</w:t>
      </w:r>
      <w:proofErr w:type="spellEnd"/>
      <w:r w:rsidR="00F80F23">
        <w:t xml:space="preserve"> </w:t>
      </w:r>
      <w:proofErr w:type="spellStart"/>
      <w:r w:rsidR="00F80F23">
        <w:t>Dektak</w:t>
      </w:r>
      <w:proofErr w:type="spellEnd"/>
      <w:r w:rsidR="00F80F23">
        <w:t xml:space="preserve"> 150). The</w:t>
      </w:r>
      <w:r w:rsidR="00F80F23" w:rsidRPr="00CE33A5">
        <w:t xml:space="preserve"> </w:t>
      </w:r>
      <w:proofErr w:type="spellStart"/>
      <w:r w:rsidR="009976EF" w:rsidRPr="00F80F23">
        <w:rPr>
          <w:rFonts w:eastAsia="Cambria" w:hint="cs"/>
          <w:i/>
        </w:rPr>
        <w:t>J</w:t>
      </w:r>
      <w:r w:rsidR="009976EF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r w:rsidR="009976EF" w:rsidRPr="00CE33A5">
        <w:t>Leipzig</w:t>
      </w:r>
      <w:r w:rsidR="00C2006B" w:rsidRPr="00CE33A5">
        <w:t xml:space="preserve"> </w:t>
      </w:r>
      <w:proofErr w:type="spellStart"/>
      <w:r w:rsidR="00F80F23" w:rsidRPr="00F80F23">
        <w:rPr>
          <w:rFonts w:eastAsia="Cambria" w:hint="cs"/>
          <w:i/>
        </w:rPr>
        <w:t>J</w:t>
      </w:r>
      <w:r w:rsidR="00F80F23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>-scan system and the</w:t>
      </w:r>
      <w:r w:rsidR="00F80F23">
        <w:t xml:space="preserve"> </w:t>
      </w:r>
      <w:r w:rsidR="00F80F23" w:rsidRPr="00CE33A5">
        <w:t>microwave surface resistance</w:t>
      </w:r>
      <w:r w:rsidRPr="00CE33A5">
        <w:t xml:space="preserve"> </w:t>
      </w:r>
      <w:r w:rsidR="00F80F23">
        <w:t>(</w:t>
      </w:r>
      <w:proofErr w:type="spellStart"/>
      <w:r w:rsidR="009976EF" w:rsidRPr="00F80F23">
        <w:rPr>
          <w:rFonts w:eastAsia="Cambria"/>
          <w:i/>
        </w:rPr>
        <w:t>R</w:t>
      </w:r>
      <w:r w:rsidR="009976EF" w:rsidRPr="00F80F23">
        <w:rPr>
          <w:rFonts w:eastAsia="Cambria"/>
          <w:i/>
          <w:vertAlign w:val="subscript"/>
        </w:rPr>
        <w:t>s</w:t>
      </w:r>
      <w:proofErr w:type="spellEnd"/>
      <w:r w:rsidR="00F80F23">
        <w:t xml:space="preserve">) </w:t>
      </w:r>
      <w:r w:rsidR="00C2006B" w:rsidRPr="00CE33A5">
        <w:t xml:space="preserve">was measured </w:t>
      </w:r>
      <w:r w:rsidR="00C61FE9" w:rsidRPr="00CE33A5"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 xml:space="preserve">apphire </w:t>
      </w:r>
      <w:r w:rsidR="00F31F33" w:rsidRPr="00F31F33">
        <w:t>resonator</w:t>
      </w:r>
      <w:r w:rsidR="00F31F33">
        <w:t xml:space="preserve"> </w:t>
      </w:r>
      <w:r w:rsidR="00120DC5">
        <w:fldChar w:fldCharType="begin"/>
      </w:r>
      <w:r w:rsidR="00F5757C">
        <w:instrText xml:space="preserve"> ADDIN EN.CITE &lt;EndNote&gt;&lt;Cite&gt;&lt;Author&gt;Zeng&lt;/Author&gt;&lt;Year&gt;2010&lt;/Year&gt;&lt;RecNum&gt;40&lt;/RecNum&gt;&lt;DisplayText&gt;[27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F5757C">
        <w:rPr>
          <w:noProof/>
        </w:rPr>
        <w:t>[27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proofErr w:type="spellStart"/>
      <w:r w:rsidR="007D0278">
        <w:t>DanDong</w:t>
      </w:r>
      <w:proofErr w:type="spellEnd"/>
      <w:r w:rsidR="007D0278">
        <w:t xml:space="preserve"> DX-2700</w:t>
      </w:r>
      <w:r w:rsidR="007F2D2D" w:rsidRPr="00CE33A5">
        <w:t xml:space="preserve">) with </w:t>
      </w:r>
      <w:r w:rsidR="007F2D2D" w:rsidRPr="007A7527">
        <w:rPr>
          <w:i/>
        </w:rPr>
        <w:t>θ</w:t>
      </w:r>
      <w:r w:rsidR="007F2D2D" w:rsidRPr="00CE33A5">
        <w:t>-2</w:t>
      </w:r>
      <w:r w:rsidR="007F2D2D" w:rsidRPr="007A7527">
        <w:rPr>
          <w:i/>
        </w:rPr>
        <w:t>θ</w:t>
      </w:r>
      <w:r w:rsidR="007F2D2D" w:rsidRPr="00CE33A5">
        <w:t xml:space="preserve"> scan</w:t>
      </w:r>
      <w:r w:rsidR="00364CFA" w:rsidRPr="00CE33A5">
        <w:t xml:space="preserve"> for crystal phase and orientation</w:t>
      </w:r>
      <w:r w:rsidR="00F31F33">
        <w:t xml:space="preserve"> and</w:t>
      </w:r>
      <w:r w:rsidR="00763893">
        <w:t xml:space="preserve"> </w:t>
      </w:r>
      <w:r w:rsidR="007F2D2D" w:rsidRPr="007A7527">
        <w:rPr>
          <w:i/>
        </w:rPr>
        <w:t>ω</w:t>
      </w:r>
      <w:r w:rsidR="007F2D2D" w:rsidRPr="00CE33A5">
        <w:t>-scan</w:t>
      </w:r>
      <w:r w:rsidR="00364CFA" w:rsidRPr="00CE33A5">
        <w:t xml:space="preserve"> </w:t>
      </w:r>
      <w:r w:rsidR="00364CFA" w:rsidRPr="00CE33A5">
        <w:lastRenderedPageBreak/>
        <w:t>for out-of-plane orientation</w:t>
      </w:r>
      <w:r w:rsidR="007D1501">
        <w:t>.</w:t>
      </w:r>
    </w:p>
    <w:p w:rsidR="005B2648" w:rsidRDefault="003F3AE7" w:rsidP="005B2648">
      <w:pPr>
        <w:pStyle w:val="2"/>
      </w:pPr>
      <w:r w:rsidRPr="00341F53">
        <w:t>3.</w:t>
      </w:r>
      <w:r w:rsidR="0087723B" w:rsidRPr="00341F53">
        <w:t>Results and discussion</w:t>
      </w:r>
    </w:p>
    <w:p w:rsidR="005B2648" w:rsidRPr="005B2648" w:rsidRDefault="007D1501" w:rsidP="005B2648">
      <w:pPr>
        <w:pStyle w:val="3"/>
      </w:pPr>
      <w:r w:rsidRPr="005B2648">
        <w:t xml:space="preserve">3.1 The </w:t>
      </w:r>
      <w:r w:rsidR="003F3AE7" w:rsidRPr="005B2648">
        <w:t xml:space="preserve">preparation </w:t>
      </w:r>
      <w:r w:rsidR="00F31F33" w:rsidRPr="005B2648">
        <w:t>efficiency</w:t>
      </w:r>
      <w:r w:rsidR="003F3AE7" w:rsidRPr="005B2648">
        <w:t xml:space="preserve"> of double-sided YBCO </w:t>
      </w:r>
      <w:r w:rsidR="007F0C92" w:rsidRPr="005B2648">
        <w:t>thin films</w:t>
      </w:r>
      <w:r w:rsidR="003F3AE7" w:rsidRPr="005B2648">
        <w:t xml:space="preserve"> on LAO </w:t>
      </w:r>
      <w:r w:rsidR="00341F53" w:rsidRPr="005B2648">
        <w:rPr>
          <w:rFonts w:hint="eastAsia"/>
        </w:rPr>
        <w:t>wafer</w:t>
      </w:r>
      <w:r w:rsidR="003F3AE7" w:rsidRPr="005B2648">
        <w:t>s</w:t>
      </w:r>
    </w:p>
    <w:p w:rsidR="00490B91" w:rsidRPr="00C54E04" w:rsidRDefault="00E221F8" w:rsidP="005B2648">
      <w:pPr>
        <w:ind w:firstLine="420"/>
      </w:pPr>
      <w:r w:rsidRPr="001422E9">
        <w:rPr>
          <w:rFonts w:eastAsiaTheme="minorEastAsia"/>
        </w:rPr>
        <w:t>Using our pulsed inject MOCVD, at</w:t>
      </w:r>
      <w:r w:rsidRPr="001422E9">
        <w:t xml:space="preserve"> most 12 pieces of 2-in. YBCO thin films could be prepared in one turn. Thus, the average preparation rate of pre piece of double-sided 500 nm thick YBCO thin films in one run</w:t>
      </w:r>
      <w:r w:rsidR="000E4338" w:rsidRPr="001422E9">
        <w:t xml:space="preserve"> is </w:t>
      </w:r>
      <w:r w:rsidR="001362B3" w:rsidRPr="001422E9">
        <w:t>only</w:t>
      </w:r>
      <w:r w:rsidR="00891C7C" w:rsidRPr="001422E9">
        <w:t xml:space="preserve"> </w:t>
      </w:r>
      <w:r w:rsidR="001362B3" w:rsidRPr="001422E9">
        <w:t xml:space="preserve">about </w:t>
      </w:r>
      <w:r w:rsidR="00A363BF" w:rsidRPr="001422E9">
        <w:t>16</w:t>
      </w:r>
      <w:r w:rsidR="000E4338" w:rsidRPr="001422E9">
        <w:t xml:space="preserve"> min</w:t>
      </w:r>
      <w:r w:rsidR="003E7483" w:rsidRPr="001422E9">
        <w:t xml:space="preserve"> per piece</w:t>
      </w:r>
      <w:r w:rsidR="00550FF4" w:rsidRPr="001422E9">
        <w:t xml:space="preserve"> as shown in table 1</w:t>
      </w:r>
      <w:r w:rsidR="000E4338" w:rsidRPr="001422E9">
        <w:t>.</w:t>
      </w:r>
      <w:r w:rsidR="00791FBD" w:rsidRPr="001422E9">
        <w:t xml:space="preserve"> </w:t>
      </w:r>
      <w:r w:rsidR="000F50C1">
        <w:rPr>
          <w:rFonts w:eastAsiaTheme="minorEastAsia" w:cs="Arial"/>
          <w:szCs w:val="18"/>
        </w:rPr>
        <w:t>Co-evaporation is the only method which was applied in</w:t>
      </w:r>
      <w:r w:rsidR="000F50C1" w:rsidRPr="000F50C1">
        <w:rPr>
          <w:rFonts w:ascii="Arial" w:hAnsi="Arial" w:cs="Arial"/>
          <w:color w:val="666666"/>
          <w:szCs w:val="21"/>
          <w:shd w:val="clear" w:color="auto" w:fill="FFFFFF"/>
        </w:rPr>
        <w:t xml:space="preserve"> </w:t>
      </w:r>
      <w:r w:rsidR="00763893">
        <w:rPr>
          <w:rFonts w:eastAsiaTheme="minorEastAsia" w:cs="Arial"/>
          <w:szCs w:val="18"/>
        </w:rPr>
        <w:t xml:space="preserve">commercial </w:t>
      </w:r>
      <w:r w:rsidR="000F50C1" w:rsidRPr="000F50C1">
        <w:rPr>
          <w:rFonts w:eastAsiaTheme="minorEastAsia" w:cs="Arial"/>
          <w:szCs w:val="18"/>
        </w:rPr>
        <w:t>production</w:t>
      </w:r>
      <w:r w:rsidR="000F50C1">
        <w:rPr>
          <w:rFonts w:eastAsiaTheme="minorEastAsia" w:cs="Arial"/>
          <w:szCs w:val="18"/>
        </w:rPr>
        <w:t xml:space="preserve"> of YBCO thin films</w:t>
      </w:r>
      <w:r w:rsidR="00A80D22">
        <w:rPr>
          <w:rFonts w:eastAsiaTheme="minorEastAsia" w:cs="Arial"/>
          <w:szCs w:val="18"/>
        </w:rPr>
        <w:t xml:space="preserve"> currently.</w:t>
      </w:r>
      <w:r w:rsidR="00B81A0A">
        <w:rPr>
          <w:rFonts w:eastAsiaTheme="minorEastAsia" w:cs="Arial"/>
          <w:szCs w:val="18"/>
        </w:rPr>
        <w:t xml:space="preserve"> With co-evaporation, </w:t>
      </w:r>
      <w:r w:rsidR="00490B91">
        <w:rPr>
          <w:rFonts w:eastAsiaTheme="minorEastAsia" w:cs="Arial"/>
          <w:szCs w:val="18"/>
        </w:rPr>
        <w:t xml:space="preserve">in order to </w:t>
      </w:r>
      <w:r w:rsidR="00CF61DA">
        <w:rPr>
          <w:rFonts w:eastAsiaTheme="minorEastAsia" w:cs="Arial" w:hint="eastAsia"/>
          <w:szCs w:val="18"/>
        </w:rPr>
        <w:t>de</w:t>
      </w:r>
      <w:r w:rsidR="00CF61DA">
        <w:rPr>
          <w:rFonts w:eastAsiaTheme="minorEastAsia" w:cs="Arial"/>
          <w:szCs w:val="18"/>
        </w:rPr>
        <w:t>posit double sides</w:t>
      </w:r>
      <w:r w:rsidR="00490B91">
        <w:rPr>
          <w:rFonts w:eastAsiaTheme="minorEastAsia" w:cs="Arial"/>
          <w:szCs w:val="18"/>
        </w:rPr>
        <w:t xml:space="preserve">, </w:t>
      </w:r>
      <w:r w:rsidR="00B81A0A">
        <w:rPr>
          <w:rFonts w:eastAsiaTheme="minorEastAsia" w:cs="Arial"/>
          <w:szCs w:val="18"/>
        </w:rPr>
        <w:t xml:space="preserve">the vacuum is broken </w:t>
      </w:r>
      <w:r w:rsidR="00CF61DA">
        <w:rPr>
          <w:rFonts w:eastAsiaTheme="minorEastAsia" w:cs="Arial"/>
          <w:szCs w:val="18"/>
        </w:rPr>
        <w:t xml:space="preserve">and the wafer turn to the other side </w:t>
      </w:r>
      <w:r w:rsidR="00B81A0A">
        <w:rPr>
          <w:rFonts w:eastAsiaTheme="minorEastAsia" w:cs="Arial"/>
          <w:szCs w:val="18"/>
        </w:rPr>
        <w:t>after one side is deposited.</w:t>
      </w:r>
      <w:r w:rsidR="00A80D22">
        <w:rPr>
          <w:rFonts w:eastAsiaTheme="minorEastAsia" w:cs="Arial"/>
          <w:szCs w:val="18"/>
        </w:rPr>
        <w:t xml:space="preserve"> </w:t>
      </w:r>
      <w:r w:rsidR="004B6F08">
        <w:rPr>
          <w:rFonts w:eastAsiaTheme="minorEastAsia" w:cs="Arial"/>
          <w:szCs w:val="18"/>
        </w:rPr>
        <w:t xml:space="preserve">Co-evaporation takes time longer than normal working hours to make a run for </w:t>
      </w:r>
      <w:r w:rsidR="004B6F08">
        <w:rPr>
          <w:rFonts w:eastAsiaTheme="minorEastAsia" w:cs="Arial"/>
          <w:szCs w:val="18"/>
        </w:rPr>
        <w:lastRenderedPageBreak/>
        <w:t xml:space="preserve">double-sided YBCO thin films. </w:t>
      </w:r>
      <w:r w:rsidR="00490B91">
        <w:rPr>
          <w:rFonts w:eastAsiaTheme="minorEastAsia" w:cs="Arial"/>
          <w:szCs w:val="18"/>
        </w:rPr>
        <w:t xml:space="preserve">In contrast, </w:t>
      </w:r>
      <w:r w:rsidR="00A80D22">
        <w:rPr>
          <w:rFonts w:eastAsiaTheme="minorEastAsia" w:cs="Arial"/>
          <w:szCs w:val="18"/>
        </w:rPr>
        <w:t>o</w:t>
      </w:r>
      <w:r w:rsidR="00B86926">
        <w:rPr>
          <w:rFonts w:eastAsiaTheme="minorEastAsia" w:cs="Arial"/>
          <w:szCs w:val="18"/>
        </w:rPr>
        <w:t>ur pulsed inject MOCVD method reported in this paper</w:t>
      </w:r>
      <w:r w:rsidR="00B81A0A">
        <w:rPr>
          <w:rFonts w:eastAsiaTheme="minorEastAsia" w:cs="Arial"/>
          <w:szCs w:val="18"/>
        </w:rPr>
        <w:t xml:space="preserve"> </w:t>
      </w:r>
      <w:r w:rsidR="00C90E8F">
        <w:rPr>
          <w:rFonts w:eastAsiaTheme="minorEastAsia" w:cs="Arial"/>
          <w:szCs w:val="18"/>
        </w:rPr>
        <w:t xml:space="preserve">could deposit double-sided YBCO thin films </w:t>
      </w:r>
      <w:r w:rsidR="00C90E8F" w:rsidRPr="00B81A0A">
        <w:rPr>
          <w:rFonts w:eastAsiaTheme="minorEastAsia" w:cs="Arial"/>
          <w:szCs w:val="18"/>
        </w:rPr>
        <w:t>simultaneous</w:t>
      </w:r>
      <w:r w:rsidR="00C90E8F">
        <w:rPr>
          <w:rFonts w:eastAsiaTheme="minorEastAsia" w:cs="Arial"/>
          <w:szCs w:val="18"/>
        </w:rPr>
        <w:t xml:space="preserve">ly and </w:t>
      </w:r>
      <w:r w:rsidR="00490B91">
        <w:rPr>
          <w:rFonts w:eastAsiaTheme="minorEastAsia" w:cs="Arial"/>
          <w:szCs w:val="18"/>
        </w:rPr>
        <w:t>is</w:t>
      </w:r>
      <w:r w:rsidR="00B86926">
        <w:rPr>
          <w:rFonts w:eastAsiaTheme="minorEastAsia" w:cs="Arial"/>
          <w:szCs w:val="18"/>
        </w:rPr>
        <w:t xml:space="preserve"> faster than </w:t>
      </w:r>
      <w:r w:rsidR="00A80D22">
        <w:rPr>
          <w:rFonts w:eastAsiaTheme="minorEastAsia" w:cs="Arial"/>
          <w:szCs w:val="18"/>
        </w:rPr>
        <w:t>co-evaporation</w:t>
      </w:r>
      <w:r w:rsidR="004B6F08">
        <w:rPr>
          <w:rFonts w:eastAsiaTheme="minorEastAsia" w:cs="Arial"/>
          <w:szCs w:val="18"/>
        </w:rPr>
        <w:t xml:space="preserve"> in </w:t>
      </w:r>
      <w:r w:rsidR="004B6F08" w:rsidRPr="004B6F08">
        <w:rPr>
          <w:rFonts w:eastAsiaTheme="minorEastAsia" w:cs="Arial"/>
          <w:szCs w:val="18"/>
        </w:rPr>
        <w:t>batched production</w:t>
      </w:r>
      <w:r w:rsidR="00B86926">
        <w:rPr>
          <w:rFonts w:eastAsiaTheme="minorEastAsia" w:cs="Arial"/>
          <w:szCs w:val="18"/>
        </w:rPr>
        <w:t>.</w:t>
      </w:r>
    </w:p>
    <w:p w:rsidR="00791FBD" w:rsidRPr="001362B3" w:rsidRDefault="00805662" w:rsidP="00490B91">
      <w:pPr>
        <w:ind w:firstLine="420"/>
        <w:rPr>
          <w:rFonts w:ascii="Arial" w:eastAsiaTheme="minorEastAsia" w:hAnsi="Arial"/>
        </w:rPr>
        <w:sectPr w:rsidR="00791FBD" w:rsidRPr="001362B3" w:rsidSect="00AE52AE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pgNumType w:start="1"/>
          <w:cols w:num="2" w:space="425"/>
          <w:docGrid w:type="linesAndChars" w:linePitch="312"/>
        </w:sectPr>
      </w:pPr>
      <w:r>
        <w:rPr>
          <w:rFonts w:eastAsiaTheme="minorEastAsia"/>
        </w:rPr>
        <w:t xml:space="preserve">The </w:t>
      </w:r>
      <w:r>
        <w:rPr>
          <w:rFonts w:eastAsiaTheme="minorEastAsia" w:hint="eastAsia"/>
        </w:rPr>
        <w:t>in</w:t>
      </w:r>
      <w:r>
        <w:rPr>
          <w:rFonts w:eastAsiaTheme="minorEastAsia"/>
        </w:rPr>
        <w:t>novation of multi-piece</w:t>
      </w:r>
      <w:r w:rsidR="00063E27">
        <w:rPr>
          <w:rFonts w:eastAsiaTheme="minorEastAsia"/>
        </w:rPr>
        <w:t>s</w:t>
      </w:r>
      <w:r>
        <w:rPr>
          <w:rFonts w:eastAsiaTheme="minorEastAsia"/>
        </w:rPr>
        <w:t xml:space="preserve"> double-sided deposition aside</w:t>
      </w:r>
      <w:r>
        <w:rPr>
          <w:rFonts w:eastAsiaTheme="minorEastAsia" w:hint="eastAsia"/>
        </w:rPr>
        <w:t>,</w:t>
      </w:r>
      <w:r>
        <w:rPr>
          <w:rFonts w:eastAsiaTheme="minorEastAsia"/>
        </w:rPr>
        <w:t xml:space="preserve"> o</w:t>
      </w:r>
      <w:r w:rsidR="00CF61DA">
        <w:rPr>
          <w:rFonts w:eastAsiaTheme="minorEastAsia"/>
        </w:rPr>
        <w:t xml:space="preserve">ur pulsed inject MOCVD method </w:t>
      </w:r>
      <w:r w:rsidR="0002005A">
        <w:rPr>
          <w:rFonts w:eastAsiaTheme="minorEastAsia"/>
        </w:rPr>
        <w:t xml:space="preserve">take the advantage of deposition rate. The </w:t>
      </w:r>
      <w:r w:rsidR="0002005A" w:rsidRPr="000F50C1">
        <w:rPr>
          <w:rFonts w:eastAsiaTheme="minorEastAsia" w:cs="Arial"/>
          <w:szCs w:val="18"/>
        </w:rPr>
        <w:t>commercial</w:t>
      </w:r>
      <w:r w:rsidR="0002005A">
        <w:rPr>
          <w:rFonts w:eastAsiaTheme="minorEastAsia"/>
        </w:rPr>
        <w:t xml:space="preserve"> co-evaporati</w:t>
      </w:r>
      <w:r w:rsidR="00D85251">
        <w:rPr>
          <w:rFonts w:eastAsiaTheme="minorEastAsia"/>
        </w:rPr>
        <w:t>on method usually takes about 15</w:t>
      </w:r>
      <w:r w:rsidR="0002005A">
        <w:rPr>
          <w:rFonts w:eastAsiaTheme="minorEastAsia"/>
        </w:rPr>
        <w:t xml:space="preserve"> minutes to deposit a piece of 500 nm thick YBCO thin films. </w:t>
      </w:r>
      <w:r w:rsidR="003E6093">
        <w:rPr>
          <w:rFonts w:eastAsiaTheme="minorEastAsia" w:hint="eastAsia"/>
        </w:rPr>
        <w:t>Our</w:t>
      </w:r>
      <w:r w:rsidR="003E6093">
        <w:rPr>
          <w:rFonts w:eastAsiaTheme="minorEastAsia"/>
        </w:rPr>
        <w:t xml:space="preserve"> MOCVD method could deposit 12 pieces of 500 nm thick YBCO thin films in 75 minutes as shown in </w:t>
      </w:r>
      <w:r w:rsidR="003E6093" w:rsidRPr="003E6093">
        <w:rPr>
          <w:rFonts w:eastAsiaTheme="minorEastAsia"/>
        </w:rPr>
        <w:fldChar w:fldCharType="begin"/>
      </w:r>
      <w:r w:rsidR="003E6093" w:rsidRPr="003E6093">
        <w:rPr>
          <w:rFonts w:eastAsiaTheme="minorEastAsia"/>
        </w:rPr>
        <w:instrText xml:space="preserve"> REF _Ref18404907 \h  \* MERGEFORMAT </w:instrText>
      </w:r>
      <w:r w:rsidR="003E6093" w:rsidRPr="003E6093">
        <w:rPr>
          <w:rFonts w:eastAsiaTheme="minorEastAsia"/>
        </w:rPr>
      </w:r>
      <w:r w:rsidR="003E6093" w:rsidRPr="003E6093">
        <w:rPr>
          <w:rFonts w:eastAsiaTheme="minorEastAsia"/>
        </w:rPr>
        <w:fldChar w:fldCharType="separate"/>
      </w:r>
      <w:r w:rsidR="00720252" w:rsidRPr="00720252">
        <w:t>Table 1</w:t>
      </w:r>
      <w:r w:rsidR="003E6093" w:rsidRPr="003E6093">
        <w:rPr>
          <w:rFonts w:eastAsiaTheme="minorEastAsia"/>
        </w:rPr>
        <w:fldChar w:fldCharType="end"/>
      </w:r>
      <w:r w:rsidR="00F10F6D">
        <w:rPr>
          <w:rFonts w:eastAsiaTheme="minorEastAsia"/>
        </w:rPr>
        <w:t xml:space="preserve">, </w:t>
      </w:r>
      <w:r w:rsidR="00F10F6D" w:rsidRPr="00F10F6D">
        <w:rPr>
          <w:rFonts w:eastAsiaTheme="minorEastAsia"/>
        </w:rPr>
        <w:t>which is one-third slower than the deposition rate of HTS tap because of a farer substrate-to-slit distance</w:t>
      </w:r>
      <w:r w:rsidR="003E6093">
        <w:rPr>
          <w:rFonts w:eastAsiaTheme="minorEastAsia"/>
        </w:rPr>
        <w:t>.</w:t>
      </w:r>
      <w:r w:rsidR="00834D7E">
        <w:rPr>
          <w:rFonts w:eastAsiaTheme="minorEastAsia"/>
        </w:rPr>
        <w:t xml:space="preserve"> </w:t>
      </w:r>
      <w:r w:rsidR="002672BF">
        <w:rPr>
          <w:rFonts w:eastAsiaTheme="minorEastAsia"/>
        </w:rPr>
        <w:t>Thus,</w:t>
      </w:r>
      <w:r w:rsidR="00834D7E">
        <w:rPr>
          <w:rFonts w:eastAsiaTheme="minorEastAsia"/>
        </w:rPr>
        <w:t xml:space="preserve"> the deposition time </w:t>
      </w:r>
      <w:r w:rsidR="002672BF">
        <w:rPr>
          <w:rFonts w:eastAsiaTheme="minorEastAsia"/>
        </w:rPr>
        <w:t xml:space="preserve">of a piece of </w:t>
      </w:r>
      <w:r w:rsidR="00354AD2">
        <w:rPr>
          <w:rFonts w:eastAsiaTheme="minorEastAsia"/>
        </w:rPr>
        <w:t>500nm thick</w:t>
      </w:r>
      <w:r w:rsidR="002672BF">
        <w:rPr>
          <w:rFonts w:eastAsiaTheme="minorEastAsia"/>
        </w:rPr>
        <w:t xml:space="preserve"> YBCO </w:t>
      </w:r>
      <w:r w:rsidR="002672BF">
        <w:rPr>
          <w:rFonts w:eastAsiaTheme="minorEastAsia" w:hint="eastAsia"/>
        </w:rPr>
        <w:t>th</w:t>
      </w:r>
      <w:r w:rsidR="002672BF">
        <w:rPr>
          <w:rFonts w:eastAsiaTheme="minorEastAsia"/>
        </w:rPr>
        <w:t xml:space="preserve">in films </w:t>
      </w:r>
      <w:r w:rsidR="00834D7E">
        <w:rPr>
          <w:rFonts w:eastAsiaTheme="minorEastAsia"/>
        </w:rPr>
        <w:t>is only 6.25 minutes</w:t>
      </w:r>
      <w:r w:rsidR="002672BF">
        <w:rPr>
          <w:rFonts w:eastAsiaTheme="minorEastAsia"/>
        </w:rPr>
        <w:t>,</w:t>
      </w:r>
      <w:r w:rsidR="00834D7E">
        <w:rPr>
          <w:rFonts w:eastAsiaTheme="minorEastAsia"/>
        </w:rPr>
        <w:t xml:space="preserve"> which is </w:t>
      </w:r>
      <w:r w:rsidR="00354AD2">
        <w:rPr>
          <w:rFonts w:eastAsiaTheme="minorEastAsia"/>
        </w:rPr>
        <w:t>smaller</w:t>
      </w:r>
      <w:r w:rsidR="00834D7E">
        <w:rPr>
          <w:rFonts w:eastAsiaTheme="minorEastAsia"/>
        </w:rPr>
        <w:t xml:space="preserve"> than co-evaporation method.</w:t>
      </w:r>
    </w:p>
    <w:p w:rsidR="00791FBD" w:rsidRPr="00AA352C" w:rsidRDefault="009D4865" w:rsidP="009D4865">
      <w:pPr>
        <w:pStyle w:val="afb"/>
      </w:pPr>
      <w:bookmarkStart w:id="1" w:name="_Ref18404907"/>
      <w:r>
        <w:rPr>
          <w:rFonts w:cs="Times New Roman"/>
          <w:b/>
        </w:rPr>
        <w:lastRenderedPageBreak/>
        <w:t xml:space="preserve">Table </w:t>
      </w:r>
      <w:r>
        <w:rPr>
          <w:rFonts w:cs="Times New Roman"/>
          <w:b/>
        </w:rPr>
        <w:fldChar w:fldCharType="begin"/>
      </w:r>
      <w:r>
        <w:rPr>
          <w:rFonts w:cs="Times New Roman"/>
          <w:b/>
        </w:rPr>
        <w:instrText xml:space="preserve"> SEQ Table \* ARABIC </w:instrText>
      </w:r>
      <w:r>
        <w:rPr>
          <w:rFonts w:cs="Times New Roman"/>
          <w:b/>
        </w:rPr>
        <w:fldChar w:fldCharType="separate"/>
      </w:r>
      <w:r w:rsidR="00720252">
        <w:rPr>
          <w:rFonts w:cs="Times New Roman"/>
          <w:b/>
          <w:noProof/>
        </w:rPr>
        <w:t>1</w:t>
      </w:r>
      <w:r>
        <w:rPr>
          <w:rFonts w:cs="Times New Roman"/>
          <w:b/>
        </w:rPr>
        <w:fldChar w:fldCharType="end"/>
      </w:r>
      <w:bookmarkEnd w:id="1"/>
      <w:r w:rsidR="00F80F23" w:rsidRPr="002A4B6B">
        <w:rPr>
          <w:rFonts w:eastAsiaTheme="minorEastAsia" w:cs="Times New Roman"/>
          <w:b/>
        </w:rPr>
        <w:t>.</w:t>
      </w:r>
      <w:r w:rsidR="00791FBD" w:rsidRPr="00AA352C">
        <w:t xml:space="preserve"> </w:t>
      </w:r>
      <w:r w:rsidR="00791FBD">
        <w:t>T</w:t>
      </w:r>
      <w:r w:rsidR="00791FBD" w:rsidRPr="00AA352C">
        <w:t>he average preparation time of pre piece of double-sided 500</w:t>
      </w:r>
      <w:r w:rsidR="00D364CA">
        <w:t xml:space="preserve"> </w:t>
      </w:r>
      <w:r w:rsidR="00791FBD" w:rsidRPr="00AA352C">
        <w:t xml:space="preserve">nm thick YBCO thin films in </w:t>
      </w:r>
      <w:r>
        <w:t xml:space="preserve">one </w:t>
      </w:r>
      <w:r w:rsidR="00DE5749">
        <w:t>turn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835"/>
        <w:gridCol w:w="1474"/>
        <w:gridCol w:w="1786"/>
        <w:gridCol w:w="2124"/>
      </w:tblGrid>
      <w:tr w:rsidR="00791FBD" w:rsidRPr="00CE33A5" w:rsidTr="003E6093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re-preparation time (min)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Deposition time for</w:t>
            </w:r>
            <w:r w:rsidR="003E6093">
              <w:t xml:space="preserve"> 12 pieces of</w:t>
            </w:r>
            <w:r w:rsidRPr="00410B71">
              <w:t xml:space="preserve"> 500 nm thick </w:t>
            </w:r>
            <w:r w:rsidR="003E6093">
              <w:t xml:space="preserve">double-sided YBCO </w:t>
            </w:r>
            <w:r>
              <w:t>thin film</w:t>
            </w:r>
            <w:r w:rsidRPr="00410B71">
              <w:t>s (min)</w:t>
            </w: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791FBD" w:rsidRPr="00410B71" w:rsidRDefault="00791FBD">
            <w:pPr>
              <w:pStyle w:val="afd"/>
            </w:pPr>
            <w:r w:rsidRPr="00410B71">
              <w:t>Total time</w:t>
            </w:r>
            <w:r w:rsidRPr="001422E9">
              <w:t xml:space="preserve"> in </w:t>
            </w:r>
            <w:r w:rsidR="00550FF4" w:rsidRPr="001422E9">
              <w:t>one turn</w:t>
            </w:r>
            <w:r w:rsidRPr="00410B71">
              <w:t xml:space="preserve">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Average preparation rate (min pre piece)</w:t>
            </w:r>
          </w:p>
        </w:tc>
      </w:tr>
      <w:tr w:rsidR="00791FBD" w:rsidRPr="00CE33A5" w:rsidTr="003E6093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6</w:t>
            </w:r>
            <w:r w:rsidR="00791FBD" w:rsidRPr="00410B71">
              <w:t>0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0815FF" w:rsidRDefault="00791FBD" w:rsidP="000815FF">
            <w:pPr>
              <w:pStyle w:val="afd"/>
            </w:pPr>
            <w:r w:rsidRPr="000815FF">
              <w:t>75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9</w:t>
            </w:r>
            <w:r w:rsidR="00791FBD">
              <w:t>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6</w:t>
            </w:r>
          </w:p>
        </w:tc>
      </w:tr>
    </w:tbl>
    <w:p w:rsidR="00DE4A70" w:rsidRDefault="00DE4A70" w:rsidP="00791FBD">
      <w:pPr>
        <w:ind w:firstLineChars="0" w:firstLine="0"/>
        <w:jc w:val="center"/>
        <w:rPr>
          <w:rFonts w:eastAsiaTheme="minorEastAsia"/>
        </w:rPr>
      </w:pPr>
    </w:p>
    <w:p w:rsidR="00DE4A70" w:rsidRDefault="00DE4A70" w:rsidP="00791FBD">
      <w:pPr>
        <w:ind w:firstLineChars="0" w:firstLine="0"/>
        <w:jc w:val="center"/>
        <w:rPr>
          <w:rFonts w:eastAsiaTheme="minorEastAsia"/>
        </w:rPr>
      </w:pP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7A6471DB" wp14:editId="7A70D970">
            <wp:extent cx="2815200" cy="20844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5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565299B1" wp14:editId="39DF0CD1">
            <wp:extent cx="2041200" cy="20844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41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FE5875" w:rsidRDefault="00791FBD" w:rsidP="00791FB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3CFB8EE2" wp14:editId="19A54F97">
            <wp:extent cx="2120400" cy="18720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20400" cy="187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933D29">
        <w:rPr>
          <w:rFonts w:eastAsiaTheme="minorEastAsia" w:hint="eastAsia"/>
        </w:rPr>
        <w:t xml:space="preserve"> </w:t>
      </w:r>
      <w:r w:rsidR="00933D29">
        <w:rPr>
          <w:rFonts w:eastAsiaTheme="minorEastAsia"/>
        </w:rPr>
        <w:t xml:space="preserve">    </w:t>
      </w:r>
      <w:r w:rsidR="00AD5F6E">
        <w:rPr>
          <w:rFonts w:eastAsiaTheme="minorEastAsia"/>
          <w:noProof/>
        </w:rPr>
        <w:drawing>
          <wp:inline distT="0" distB="0" distL="0" distR="0" wp14:anchorId="1C98CF76">
            <wp:extent cx="1843200" cy="1872000"/>
            <wp:effectExtent l="0" t="0" r="508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3200" cy="187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Start w:id="2" w:name="_GoBack"/>
      <w:bookmarkEnd w:id="2"/>
    </w:p>
    <w:p w:rsidR="00791FBD" w:rsidRPr="00ED6D48" w:rsidRDefault="00933D29" w:rsidP="005843C8">
      <w:pPr>
        <w:tabs>
          <w:tab w:val="center" w:pos="2552"/>
          <w:tab w:val="center" w:pos="6804"/>
        </w:tabs>
        <w:ind w:firstLineChars="0" w:firstLine="0"/>
        <w:rPr>
          <w:rFonts w:eastAsiaTheme="minorEastAsia" w:cs="Arial"/>
        </w:rPr>
      </w:pPr>
      <w:r>
        <w:rPr>
          <w:rFonts w:eastAsiaTheme="minorEastAsia" w:cs="Arial"/>
        </w:rPr>
        <w:tab/>
      </w:r>
      <w:r w:rsidR="00791FBD">
        <w:rPr>
          <w:rFonts w:eastAsiaTheme="minorEastAsia" w:cs="Arial" w:hint="eastAsia"/>
        </w:rPr>
        <w:t>(</w:t>
      </w:r>
      <w:r w:rsidR="00791FBD" w:rsidRPr="00ED6D48">
        <w:rPr>
          <w:rFonts w:eastAsiaTheme="minorEastAsia" w:cs="Arial"/>
        </w:rPr>
        <w:t>c</w:t>
      </w:r>
      <w:r w:rsidR="00791FBD">
        <w:rPr>
          <w:rFonts w:eastAsiaTheme="minorEastAsia" w:cs="Arial" w:hint="eastAsia"/>
        </w:rPr>
        <w:t>)</w:t>
      </w:r>
      <w:r>
        <w:rPr>
          <w:rFonts w:eastAsiaTheme="minorEastAsia" w:cs="Arial"/>
        </w:rPr>
        <w:tab/>
        <w:t>(d)</w:t>
      </w:r>
    </w:p>
    <w:p w:rsidR="00791FBD" w:rsidRDefault="00791FBD" w:rsidP="001D25D3">
      <w:pPr>
        <w:pStyle w:val="aff"/>
      </w:pPr>
      <w:bookmarkStart w:id="3" w:name="_Ref18158890"/>
      <w:r w:rsidRPr="002A4B6B">
        <w:rPr>
          <w:b/>
        </w:rPr>
        <w:t>Figure</w:t>
      </w:r>
      <w:r w:rsidR="009D4865">
        <w:rPr>
          <w:b/>
        </w:rPr>
        <w:t xml:space="preserve"> </w:t>
      </w:r>
      <w:r w:rsidR="001E2CB4">
        <w:rPr>
          <w:b/>
        </w:rPr>
        <w:fldChar w:fldCharType="begin"/>
      </w:r>
      <w:r w:rsidR="001E2CB4">
        <w:rPr>
          <w:b/>
        </w:rPr>
        <w:instrText xml:space="preserve"> SEQ Figure \* ARABIC </w:instrText>
      </w:r>
      <w:r w:rsidR="001E2CB4">
        <w:rPr>
          <w:b/>
        </w:rPr>
        <w:fldChar w:fldCharType="separate"/>
      </w:r>
      <w:r w:rsidR="00720252">
        <w:rPr>
          <w:b/>
          <w:noProof/>
        </w:rPr>
        <w:t>1</w:t>
      </w:r>
      <w:r w:rsidR="001E2CB4">
        <w:rPr>
          <w:b/>
        </w:rPr>
        <w:fldChar w:fldCharType="end"/>
      </w:r>
      <w:bookmarkEnd w:id="3"/>
      <w:r w:rsidRPr="002A4B6B">
        <w:rPr>
          <w:b/>
        </w:rPr>
        <w:t>.</w:t>
      </w:r>
      <w:r w:rsidRPr="002A4B6B">
        <w:t xml:space="preserve"> The </w:t>
      </w:r>
      <w:r w:rsidR="001B36C5" w:rsidRPr="002A4B6B">
        <w:t xml:space="preserve">planetary </w:t>
      </w:r>
      <w:proofErr w:type="spellStart"/>
      <w:r w:rsidR="001B36C5" w:rsidRPr="002A4B6B">
        <w:t>turnplate</w:t>
      </w:r>
      <w:proofErr w:type="spellEnd"/>
      <w:r w:rsidR="001B36C5" w:rsidRPr="002A4B6B">
        <w:t xml:space="preserve"> disk</w:t>
      </w:r>
      <w:r w:rsidR="00F10F6D" w:rsidRPr="00F10F6D">
        <w:t xml:space="preserve"> and </w:t>
      </w:r>
      <w:r w:rsidR="001B36C5">
        <w:t xml:space="preserve">the U-type </w:t>
      </w:r>
      <w:r w:rsidR="00F10F6D" w:rsidRPr="00F10F6D">
        <w:t>nozzle</w:t>
      </w:r>
      <w:r w:rsidRPr="002A4B6B">
        <w:t>:</w:t>
      </w:r>
      <w:r w:rsidRPr="002A4B6B">
        <w:rPr>
          <w:rFonts w:hint="eastAsia"/>
        </w:rPr>
        <w:t xml:space="preserve"> (</w:t>
      </w:r>
      <w:r w:rsidRPr="002A4B6B">
        <w:t xml:space="preserve">a) the </w:t>
      </w:r>
      <w:proofErr w:type="spellStart"/>
      <w:r w:rsidR="00BB4BDD" w:rsidRPr="002A4B6B">
        <w:t>turnplate</w:t>
      </w:r>
      <w:proofErr w:type="spellEnd"/>
      <w:r w:rsidRPr="002A4B6B">
        <w:t xml:space="preserve"> disk; (b) the </w:t>
      </w:r>
      <w:r w:rsidR="00D50062" w:rsidRPr="002A4B6B">
        <w:t>nozzle</w:t>
      </w:r>
      <w:r w:rsidR="002A4B6B">
        <w:t xml:space="preserve">; </w:t>
      </w:r>
      <w:r w:rsidRPr="002A4B6B">
        <w:t xml:space="preserve">(c) the position relationship of the </w:t>
      </w:r>
      <w:proofErr w:type="spellStart"/>
      <w:r w:rsidR="00D50062" w:rsidRPr="002A4B6B">
        <w:t>turnplate</w:t>
      </w:r>
      <w:proofErr w:type="spellEnd"/>
      <w:r w:rsidR="00D50062" w:rsidRPr="002A4B6B">
        <w:t xml:space="preserve"> disk </w:t>
      </w:r>
      <w:r w:rsidRPr="002A4B6B">
        <w:t xml:space="preserve">and the </w:t>
      </w:r>
      <w:r w:rsidR="00D50062" w:rsidRPr="002A4B6B">
        <w:t>nozzle</w:t>
      </w:r>
      <w:r w:rsidR="00C93EC1">
        <w:t>;(d) the rotating deposition model</w:t>
      </w:r>
    </w:p>
    <w:p w:rsidR="001964F6" w:rsidRDefault="001964F6" w:rsidP="001964F6">
      <w:pPr>
        <w:pStyle w:val="aff"/>
        <w:jc w:val="center"/>
        <w:sectPr w:rsidR="001964F6" w:rsidSect="001964F6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C55F86" w:rsidRDefault="00424689" w:rsidP="00C55F86">
      <w:pPr>
        <w:pStyle w:val="aff"/>
        <w:jc w:val="center"/>
        <w:rPr>
          <w:b/>
        </w:rPr>
      </w:pPr>
      <w:bookmarkStart w:id="4" w:name="_Ref18159138"/>
      <w:bookmarkStart w:id="5" w:name="_Ref18416475"/>
      <w:r>
        <w:rPr>
          <w:b/>
          <w:noProof/>
        </w:rPr>
        <w:lastRenderedPageBreak/>
        <w:drawing>
          <wp:inline distT="0" distB="0" distL="0" distR="0" wp14:anchorId="4D7DEDD8" wp14:editId="731A4970">
            <wp:extent cx="2260800" cy="1800000"/>
            <wp:effectExtent l="0" t="0" r="635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厚度对比（自转和固定）2.tif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949" t="7226" r="10985" b="3780"/>
                    <a:stretch/>
                  </pic:blipFill>
                  <pic:spPr bwMode="auto">
                    <a:xfrm>
                      <a:off x="0" y="0"/>
                      <a:ext cx="2260800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84E80" w:rsidRDefault="00A84E80" w:rsidP="00D213D6">
      <w:pPr>
        <w:pStyle w:val="aff"/>
        <w:rPr>
          <w:b/>
        </w:rPr>
      </w:pPr>
      <w:bookmarkStart w:id="6" w:name="_Ref18437333"/>
      <w:bookmarkStart w:id="7" w:name="_Ref18437179"/>
      <w:r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720252">
        <w:rPr>
          <w:b/>
          <w:noProof/>
        </w:rPr>
        <w:t>2</w:t>
      </w:r>
      <w:r w:rsidR="009D4865">
        <w:rPr>
          <w:b/>
        </w:rPr>
        <w:fldChar w:fldCharType="end"/>
      </w:r>
      <w:bookmarkEnd w:id="4"/>
      <w:bookmarkEnd w:id="6"/>
      <w:r>
        <w:rPr>
          <w:b/>
        </w:rPr>
        <w:t xml:space="preserve">. </w:t>
      </w:r>
      <w:r w:rsidR="000254F6" w:rsidRPr="000254F6">
        <w:t xml:space="preserve">The </w:t>
      </w:r>
      <w:r w:rsidR="007071D6">
        <w:rPr>
          <w:rFonts w:hint="eastAsia"/>
        </w:rPr>
        <w:t>thick</w:t>
      </w:r>
      <w:r w:rsidR="007071D6">
        <w:t xml:space="preserve">ness </w:t>
      </w:r>
      <w:r w:rsidR="007547D8" w:rsidRPr="00BA21B3">
        <w:t>distribution</w:t>
      </w:r>
      <w:r w:rsidR="007547D8">
        <w:t xml:space="preserve"> </w:t>
      </w:r>
      <w:r w:rsidR="007071D6">
        <w:t>of</w:t>
      </w:r>
      <w:r w:rsidR="000254F6" w:rsidRPr="000254F6">
        <w:t xml:space="preserve"> </w:t>
      </w:r>
      <w:r w:rsidR="007071D6">
        <w:t xml:space="preserve">2-in. </w:t>
      </w:r>
      <w:r w:rsidR="000254F6" w:rsidRPr="000254F6">
        <w:t xml:space="preserve">YBCO </w:t>
      </w:r>
      <w:r w:rsidR="007F0C92">
        <w:t>thin films</w:t>
      </w:r>
      <w:bookmarkEnd w:id="5"/>
      <w:bookmarkEnd w:id="7"/>
      <w:r w:rsidR="00E1307C">
        <w:t xml:space="preserve"> under different condition: one self-rotated and the other fixed</w:t>
      </w:r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528042F3" wp14:editId="1D954875">
            <wp:extent cx="2559600" cy="180000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559600" cy="18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Default="006A3F32" w:rsidP="00D213D6">
      <w:pPr>
        <w:pStyle w:val="aff"/>
      </w:pPr>
      <w:bookmarkStart w:id="8" w:name="_Ref18159156"/>
      <w:r w:rsidRPr="009545A6">
        <w:rPr>
          <w:rFonts w:hint="eastAsia"/>
          <w:b/>
        </w:rPr>
        <w:t>Figure</w:t>
      </w:r>
      <w:r w:rsidR="007C3651">
        <w:rPr>
          <w:b/>
        </w:rPr>
        <w:t xml:space="preserve">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720252">
        <w:rPr>
          <w:b/>
          <w:noProof/>
        </w:rPr>
        <w:t>3</w:t>
      </w:r>
      <w:r w:rsidR="009D4865">
        <w:rPr>
          <w:b/>
        </w:rPr>
        <w:fldChar w:fldCharType="end"/>
      </w:r>
      <w:bookmarkEnd w:id="8"/>
      <w:r w:rsidR="007A0768" w:rsidRPr="009545A6">
        <w:rPr>
          <w:b/>
        </w:rPr>
        <w:t>.</w:t>
      </w:r>
      <w:r w:rsidR="007C3651">
        <w:rPr>
          <w:b/>
        </w:rPr>
        <w:t xml:space="preserve"> </w:t>
      </w:r>
      <w:r w:rsidR="007A0768">
        <w:t xml:space="preserve">The thickness </w:t>
      </w:r>
      <w:r w:rsidR="00BA21B3" w:rsidRPr="00BA21B3">
        <w:t>distribution</w:t>
      </w:r>
      <w:r w:rsidR="00BA21B3">
        <w:t xml:space="preserve"> o</w:t>
      </w:r>
      <w:r w:rsidR="007A0768">
        <w:t xml:space="preserve">f </w:t>
      </w:r>
      <w:r w:rsidR="00693A73">
        <w:t xml:space="preserve">both sides of </w:t>
      </w:r>
      <w:r w:rsidR="00BA21B3">
        <w:t xml:space="preserve">2-in. </w:t>
      </w:r>
      <w:r w:rsidR="007A0768">
        <w:t xml:space="preserve">double-sided YBCO </w:t>
      </w:r>
      <w:r w:rsidR="007F0C92">
        <w:t>thin films</w:t>
      </w:r>
    </w:p>
    <w:p w:rsidR="00B222A1" w:rsidRPr="00791FBD" w:rsidRDefault="00B222A1" w:rsidP="00D213D6">
      <w:pPr>
        <w:pStyle w:val="aff"/>
        <w:sectPr w:rsidR="00B222A1" w:rsidRPr="00791FBD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1B2666" w:rsidRDefault="002822E9" w:rsidP="00DE5749">
      <w:pPr>
        <w:pStyle w:val="aff"/>
        <w:jc w:val="center"/>
        <w:rPr>
          <w:b/>
        </w:rPr>
      </w:pPr>
      <w:bookmarkStart w:id="9" w:name="_Ref18159235"/>
      <w:bookmarkStart w:id="10" w:name="_Ref18159176"/>
      <w:r>
        <w:rPr>
          <w:b/>
          <w:noProof/>
        </w:rPr>
        <w:lastRenderedPageBreak/>
        <w:drawing>
          <wp:inline distT="0" distB="0" distL="0" distR="0" wp14:anchorId="030984BA" wp14:editId="1F358D58">
            <wp:extent cx="4089400" cy="2855739"/>
            <wp:effectExtent l="0" t="0" r="6350" b="1905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2674" cy="286500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52B03" w:rsidRDefault="00F679F9" w:rsidP="00DE5749">
      <w:pPr>
        <w:pStyle w:val="aff"/>
        <w:jc w:val="center"/>
        <w:sectPr w:rsidR="00152B03" w:rsidSect="00152B03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r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720252">
        <w:rPr>
          <w:b/>
          <w:noProof/>
        </w:rPr>
        <w:t>4</w:t>
      </w:r>
      <w:r>
        <w:rPr>
          <w:b/>
        </w:rPr>
        <w:fldChar w:fldCharType="end"/>
      </w:r>
      <w:bookmarkEnd w:id="9"/>
      <w:r>
        <w:rPr>
          <w:b/>
        </w:rPr>
        <w:t xml:space="preserve">. </w:t>
      </w:r>
      <w:proofErr w:type="spellStart"/>
      <w:r w:rsidRPr="00A90C3A">
        <w:rPr>
          <w:i/>
        </w:rPr>
        <w:t>J</w:t>
      </w:r>
      <w:r w:rsidRPr="00A90C3A">
        <w:rPr>
          <w:i/>
          <w:vertAlign w:val="subscript"/>
        </w:rPr>
        <w:t>c</w:t>
      </w:r>
      <w:proofErr w:type="spellEnd"/>
      <w:r w:rsidRPr="00A90C3A">
        <w:rPr>
          <w:i/>
        </w:rPr>
        <w:t xml:space="preserve"> </w:t>
      </w:r>
      <w:r>
        <w:t>(77</w:t>
      </w:r>
      <w:r w:rsidR="006641A0">
        <w:t xml:space="preserve"> </w:t>
      </w:r>
      <w:r>
        <w:t>K, 0</w:t>
      </w:r>
      <w:r w:rsidR="006641A0">
        <w:t xml:space="preserve"> </w:t>
      </w:r>
      <w:r>
        <w:t>T) of 2-in. double-sided YBCO thin films</w:t>
      </w:r>
      <w:r w:rsidR="00D63C1D" w:rsidRPr="00D63C1D">
        <w:t xml:space="preserve"> in one turn and different turn</w:t>
      </w:r>
    </w:p>
    <w:p w:rsidR="00152B03" w:rsidRDefault="00152B03" w:rsidP="00C54E04">
      <w:pPr>
        <w:pStyle w:val="aff"/>
        <w:jc w:val="center"/>
        <w:rPr>
          <w:b/>
        </w:rPr>
      </w:pPr>
      <w:bookmarkStart w:id="11" w:name="_Ref18159254"/>
      <w:r>
        <w:rPr>
          <w:rFonts w:hint="eastAsia"/>
          <w:noProof/>
        </w:rPr>
        <w:lastRenderedPageBreak/>
        <w:drawing>
          <wp:inline distT="0" distB="0" distL="0" distR="0" wp14:anchorId="647C1E2B" wp14:editId="089E471E">
            <wp:extent cx="2260600" cy="1785658"/>
            <wp:effectExtent l="0" t="0" r="6350" b="508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269106" cy="17923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A90C3A" w:rsidRDefault="00F679F9" w:rsidP="00A11BB1">
      <w:pPr>
        <w:pStyle w:val="aff"/>
        <w:jc w:val="center"/>
      </w:pPr>
      <w:r w:rsidRPr="00A90C3A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720252">
        <w:rPr>
          <w:b/>
          <w:noProof/>
        </w:rPr>
        <w:t>5</w:t>
      </w:r>
      <w:r>
        <w:rPr>
          <w:b/>
        </w:rPr>
        <w:fldChar w:fldCharType="end"/>
      </w:r>
      <w:bookmarkEnd w:id="11"/>
      <w:r w:rsidRPr="00A90C3A">
        <w:rPr>
          <w:b/>
        </w:rPr>
        <w:t>.</w:t>
      </w:r>
      <w:r w:rsidRPr="00A90C3A">
        <w:t xml:space="preserve"> </w:t>
      </w:r>
      <w:r w:rsidRPr="00A90C3A">
        <w:rPr>
          <w:rFonts w:hint="eastAsia"/>
        </w:rPr>
        <w:t>T</w:t>
      </w:r>
      <w:r w:rsidRPr="00A90C3A">
        <w:t xml:space="preserve">ransformation of </w:t>
      </w:r>
      <w:proofErr w:type="spellStart"/>
      <w:r w:rsidRPr="00BA21B3">
        <w:rPr>
          <w:i/>
        </w:rPr>
        <w:t>J</w:t>
      </w:r>
      <w:r w:rsidRPr="00BA21B3">
        <w:rPr>
          <w:i/>
          <w:vertAlign w:val="subscript"/>
        </w:rPr>
        <w:t>c</w:t>
      </w:r>
      <w:proofErr w:type="spellEnd"/>
      <w:r w:rsidRPr="00A90C3A">
        <w:t xml:space="preserve"> (77</w:t>
      </w:r>
      <w:r w:rsidR="006641A0">
        <w:t xml:space="preserve"> </w:t>
      </w:r>
      <w:r w:rsidRPr="00A90C3A">
        <w:t>K, 0</w:t>
      </w:r>
      <w:r w:rsidR="006641A0">
        <w:t xml:space="preserve"> </w:t>
      </w:r>
      <w:r w:rsidRPr="00A90C3A">
        <w:t>T) on both sides of 2-in. YBCO thin films</w:t>
      </w:r>
    </w:p>
    <w:p w:rsidR="00F679F9" w:rsidRDefault="00F679F9" w:rsidP="00D213D6">
      <w:pPr>
        <w:pStyle w:val="aff"/>
        <w:rPr>
          <w:b/>
        </w:rPr>
        <w:sectPr w:rsidR="00F679F9" w:rsidSect="00DE5749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F679F9" w:rsidRDefault="00B350E8" w:rsidP="00F679F9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/>
          <w:b w:val="0"/>
          <w:noProof/>
          <w:szCs w:val="21"/>
        </w:rPr>
        <w:lastRenderedPageBreak/>
        <w:drawing>
          <wp:inline distT="0" distB="0" distL="0" distR="0" wp14:anchorId="3B1B082A" wp14:editId="17150AED">
            <wp:extent cx="4319529" cy="3252084"/>
            <wp:effectExtent l="0" t="0" r="5080" b="5715"/>
            <wp:docPr id="42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" name="微波表面电阻（20190612）.PNG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5" t="275" r="620" b="1098"/>
                    <a:stretch/>
                  </pic:blipFill>
                  <pic:spPr bwMode="auto">
                    <a:xfrm>
                      <a:off x="0" y="0"/>
                      <a:ext cx="4368851" cy="32892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9858CC" w:rsidRDefault="00F679F9" w:rsidP="00F679F9">
      <w:pPr>
        <w:pStyle w:val="aff"/>
        <w:jc w:val="center"/>
      </w:pPr>
      <w:bookmarkStart w:id="12" w:name="_Ref18159354"/>
      <w:r w:rsidRPr="009858CC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720252">
        <w:rPr>
          <w:b/>
          <w:noProof/>
        </w:rPr>
        <w:t>6</w:t>
      </w:r>
      <w:r>
        <w:rPr>
          <w:b/>
        </w:rPr>
        <w:fldChar w:fldCharType="end"/>
      </w:r>
      <w:bookmarkEnd w:id="12"/>
      <w:r w:rsidRPr="009858CC">
        <w:rPr>
          <w:b/>
        </w:rPr>
        <w:t xml:space="preserve">. </w:t>
      </w:r>
      <w:r w:rsidRPr="009858CC">
        <w:t xml:space="preserve">The </w:t>
      </w:r>
      <w:r>
        <w:t xml:space="preserve">measurement of </w:t>
      </w:r>
      <w:r w:rsidRPr="009858CC">
        <w:rPr>
          <w:i/>
        </w:rPr>
        <w:t>Q</w:t>
      </w:r>
      <w:r>
        <w:t xml:space="preserve"> of </w:t>
      </w:r>
      <w:r w:rsidRPr="009858CC">
        <w:t>the 2-in</w:t>
      </w:r>
      <w:r>
        <w:rPr>
          <w:rFonts w:hint="eastAsia"/>
        </w:rPr>
        <w:t>.</w:t>
      </w:r>
      <w:r w:rsidRPr="009858CC">
        <w:t xml:space="preserve"> 500nm thick </w:t>
      </w:r>
      <w:r>
        <w:t xml:space="preserve">double-sided </w:t>
      </w:r>
      <w:r w:rsidRPr="009858CC">
        <w:t xml:space="preserve">YBCO </w:t>
      </w:r>
      <w:r>
        <w:t xml:space="preserve">thin </w:t>
      </w:r>
      <w:r w:rsidRPr="009858CC">
        <w:t>films</w:t>
      </w:r>
    </w:p>
    <w:p w:rsidR="00F679F9" w:rsidRDefault="00F679F9" w:rsidP="00F679F9">
      <w:pPr>
        <w:pStyle w:val="aff"/>
        <w:jc w:val="center"/>
        <w:rPr>
          <w:b/>
        </w:rPr>
      </w:pPr>
      <w:r>
        <w:rPr>
          <w:noProof/>
        </w:rPr>
        <w:lastRenderedPageBreak/>
        <w:drawing>
          <wp:inline distT="0" distB="0" distL="0" distR="0" wp14:anchorId="1D50ED82" wp14:editId="44B44BAC">
            <wp:extent cx="4096512" cy="347090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4104694" cy="34778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9D4865" w:rsidP="00340EB5">
      <w:pPr>
        <w:pStyle w:val="aff"/>
        <w:jc w:val="center"/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bookmarkStart w:id="13" w:name="_Ref18416581"/>
      <w:r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720252">
        <w:rPr>
          <w:b/>
          <w:noProof/>
        </w:rPr>
        <w:t>7</w:t>
      </w:r>
      <w:r>
        <w:rPr>
          <w:b/>
        </w:rPr>
        <w:fldChar w:fldCharType="end"/>
      </w:r>
      <w:bookmarkEnd w:id="10"/>
      <w:bookmarkEnd w:id="13"/>
      <w:r w:rsidR="00DB7392">
        <w:rPr>
          <w:b/>
        </w:rPr>
        <w:t>.</w:t>
      </w:r>
      <w:r w:rsidR="00323801" w:rsidRPr="00323801">
        <w:rPr>
          <w:b/>
        </w:rPr>
        <w:t xml:space="preserve"> </w:t>
      </w:r>
      <w:r w:rsidR="00323801" w:rsidRPr="00323801">
        <w:t xml:space="preserve">The XRD </w:t>
      </w:r>
      <w:bookmarkStart w:id="14" w:name="OLE_LINK1"/>
      <w:bookmarkStart w:id="15" w:name="OLE_LINK2"/>
      <w:r w:rsidR="00323801" w:rsidRPr="00287CC5">
        <w:rPr>
          <w:rFonts w:eastAsia="等线"/>
          <w:i/>
        </w:rPr>
        <w:t>θ</w:t>
      </w:r>
      <w:r w:rsidR="00323801" w:rsidRPr="00323801">
        <w:t>-2</w:t>
      </w:r>
      <w:r w:rsidR="00323801" w:rsidRPr="00287CC5">
        <w:rPr>
          <w:rFonts w:eastAsia="等线"/>
          <w:i/>
        </w:rPr>
        <w:t>θ</w:t>
      </w:r>
      <w:bookmarkEnd w:id="14"/>
      <w:bookmarkEnd w:id="15"/>
      <w:r w:rsidR="00C06C71">
        <w:t xml:space="preserve"> scanning</w:t>
      </w:r>
      <w:r w:rsidR="00323801" w:rsidRPr="00323801">
        <w:t xml:space="preserve"> patterns of double-sided YBCO </w:t>
      </w:r>
      <w:r w:rsidR="007F0C92">
        <w:t>thin films</w:t>
      </w:r>
      <w:r w:rsidR="00323801" w:rsidRPr="00323801">
        <w:t xml:space="preserve"> </w:t>
      </w:r>
      <w:r w:rsidR="006E4C90">
        <w:t>at</w:t>
      </w:r>
      <w:r w:rsidR="00323801" w:rsidRPr="00323801">
        <w:t xml:space="preserve"> </w:t>
      </w:r>
      <w:r w:rsidR="006E4C90">
        <w:t>radii</w:t>
      </w:r>
      <w:r w:rsidR="00683E33">
        <w:t xml:space="preserve"> of 0, 1, 2 cm of</w:t>
      </w:r>
      <w:r w:rsidR="00F66C38">
        <w:t xml:space="preserve"> </w:t>
      </w:r>
      <w:r w:rsidR="00683E33"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53C7EF35" wp14:editId="3830A968">
            <wp:extent cx="2862000" cy="20844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8620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11BB1" w:rsidRDefault="0025330B" w:rsidP="007E144E">
      <w:pPr>
        <w:ind w:firstLineChars="0" w:firstLine="0"/>
      </w:pPr>
      <w:bookmarkStart w:id="16" w:name="_Ref18159205"/>
      <w:r w:rsidRPr="00DB7392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rFonts w:eastAsiaTheme="minorEastAsia"/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rFonts w:eastAsiaTheme="minorEastAsia"/>
          <w:b/>
        </w:rPr>
        <w:fldChar w:fldCharType="separate"/>
      </w:r>
      <w:r w:rsidR="00720252">
        <w:rPr>
          <w:b/>
          <w:noProof/>
        </w:rPr>
        <w:t>8</w:t>
      </w:r>
      <w:r w:rsidR="009D4865">
        <w:rPr>
          <w:rFonts w:eastAsiaTheme="minorEastAsia"/>
          <w:b/>
        </w:rPr>
        <w:fldChar w:fldCharType="end"/>
      </w:r>
      <w:bookmarkEnd w:id="16"/>
      <w:r w:rsidRPr="00DB7392">
        <w:rPr>
          <w:b/>
        </w:rPr>
        <w:t xml:space="preserve">. </w:t>
      </w:r>
      <w:r w:rsidRPr="00C06C71">
        <w:t xml:space="preserve">The XRD </w:t>
      </w:r>
      <w:r w:rsidR="00D968C0" w:rsidRPr="00287CC5">
        <w:rPr>
          <w:i/>
        </w:rPr>
        <w:t>ω</w:t>
      </w:r>
      <w:r w:rsidR="00D50062">
        <w:t>-</w:t>
      </w:r>
      <w:r w:rsidRPr="00C06C71">
        <w:t>scanning pattern</w:t>
      </w:r>
      <w:r>
        <w:t>s</w:t>
      </w:r>
      <w:r w:rsidR="00A90C3A">
        <w:t xml:space="preserve"> of </w:t>
      </w:r>
      <w:r w:rsidRPr="00C06C71">
        <w:t xml:space="preserve">double-side YBCO </w:t>
      </w:r>
      <w:r w:rsidR="007F0C92">
        <w:t>thin films</w:t>
      </w:r>
    </w:p>
    <w:p w:rsidR="00A11BB1" w:rsidRPr="006651C7" w:rsidRDefault="004411C8" w:rsidP="00A11BB1">
      <w:pPr>
        <w:pStyle w:val="3"/>
      </w:pPr>
      <w:r w:rsidRPr="006651C7">
        <w:t>3.</w:t>
      </w:r>
      <w:r w:rsidRPr="006651C7">
        <w:rPr>
          <w:rFonts w:eastAsiaTheme="minorEastAsia"/>
        </w:rPr>
        <w:t>2</w:t>
      </w:r>
      <w:r w:rsidR="00163636" w:rsidRPr="006651C7">
        <w:t xml:space="preserve"> </w:t>
      </w:r>
      <w:r w:rsidRPr="006651C7">
        <w:rPr>
          <w:rFonts w:eastAsiaTheme="minorEastAsia"/>
        </w:rPr>
        <w:t>The</w:t>
      </w:r>
      <w:r w:rsidR="0059063C" w:rsidRPr="006651C7">
        <w:t xml:space="preserve"> </w:t>
      </w:r>
      <w:r w:rsidR="00343F73" w:rsidRPr="006651C7">
        <w:t>measurement</w:t>
      </w:r>
      <w:r w:rsidR="0046098F" w:rsidRPr="006651C7">
        <w:t xml:space="preserve"> of</w:t>
      </w:r>
      <w:r w:rsidRPr="006651C7">
        <w:t xml:space="preserve"> double-sided YBCO </w:t>
      </w:r>
      <w:r w:rsidR="007F0C92" w:rsidRPr="006651C7">
        <w:t>thin films</w:t>
      </w:r>
    </w:p>
    <w:p w:rsidR="00192F30" w:rsidRPr="009D1093" w:rsidRDefault="00192F30" w:rsidP="009D1093">
      <w:pPr>
        <w:ind w:firstLine="420"/>
        <w:rPr>
          <w:rFonts w:eastAsiaTheme="minorEastAsia"/>
          <w:color w:val="FF0000"/>
        </w:rPr>
      </w:pPr>
      <w:r w:rsidRPr="006D69EB">
        <w:rPr>
          <w:rFonts w:eastAsiaTheme="minorEastAsia"/>
        </w:rPr>
        <w:t xml:space="preserve">The self-rotating rate of the LAO </w:t>
      </w:r>
      <w:r w:rsidRPr="006D69EB">
        <w:rPr>
          <w:rFonts w:eastAsiaTheme="minorEastAsia" w:hint="eastAsia"/>
        </w:rPr>
        <w:t>wa</w:t>
      </w:r>
      <w:r w:rsidRPr="006D69EB">
        <w:rPr>
          <w:rFonts w:eastAsiaTheme="minorEastAsia"/>
        </w:rPr>
        <w:t xml:space="preserve">fer is related to the rotating rate and the diffidence of circumference between the opening and the wafer. </w:t>
      </w:r>
      <w:r w:rsidR="00B221F0" w:rsidRPr="006D69EB">
        <w:rPr>
          <w:rFonts w:eastAsiaTheme="minorEastAsia"/>
        </w:rPr>
        <w:t xml:space="preserve">Here, </w:t>
      </w:r>
      <w:r w:rsidRPr="006D69EB">
        <w:rPr>
          <w:rFonts w:eastAsiaTheme="minorEastAsia" w:hint="eastAsia"/>
        </w:rPr>
        <w:t>t</w:t>
      </w:r>
      <w:r w:rsidRPr="006D69EB">
        <w:rPr>
          <w:rFonts w:eastAsiaTheme="minorEastAsia"/>
        </w:rPr>
        <w:t xml:space="preserve">he self-rotating rate is about </w:t>
      </w:r>
      <w:r w:rsidR="00B221F0" w:rsidRPr="006D69EB">
        <w:rPr>
          <w:rFonts w:eastAsiaTheme="minorEastAsia" w:cs="Times New Roman"/>
        </w:rPr>
        <w:t>217°/min as measured</w:t>
      </w:r>
      <w:r w:rsidR="004221C7" w:rsidRPr="006D69EB">
        <w:rPr>
          <w:rFonts w:eastAsiaTheme="minorEastAsia"/>
        </w:rPr>
        <w:t xml:space="preserve">. </w:t>
      </w:r>
      <w:r w:rsidR="00B42E7A" w:rsidRPr="006D69EB">
        <w:rPr>
          <w:rFonts w:eastAsiaTheme="minorEastAsia"/>
        </w:rPr>
        <w:t xml:space="preserve">As for 500nm YBCO </w:t>
      </w:r>
      <w:r w:rsidR="00B42E7A" w:rsidRPr="006D69EB">
        <w:rPr>
          <w:rFonts w:eastAsiaTheme="minorEastAsia" w:hint="eastAsia"/>
        </w:rPr>
        <w:t>thin</w:t>
      </w:r>
      <w:r w:rsidR="00B42E7A" w:rsidRPr="006D69EB">
        <w:rPr>
          <w:rFonts w:eastAsiaTheme="minorEastAsia"/>
        </w:rPr>
        <w:t xml:space="preserve"> films, the deposition time is 75</w:t>
      </w:r>
      <w:r w:rsidR="00054715" w:rsidRPr="006D69EB">
        <w:rPr>
          <w:rFonts w:eastAsiaTheme="minorEastAsia"/>
        </w:rPr>
        <w:t xml:space="preserve"> </w:t>
      </w:r>
      <w:r w:rsidR="00B42E7A" w:rsidRPr="006D69EB">
        <w:rPr>
          <w:rFonts w:eastAsiaTheme="minorEastAsia"/>
        </w:rPr>
        <w:t>min as shown in table 1. Thus, the 2-in. LAO</w:t>
      </w:r>
      <w:r w:rsidR="004221C7" w:rsidRPr="006D69EB">
        <w:rPr>
          <w:rFonts w:eastAsiaTheme="minorEastAsia"/>
        </w:rPr>
        <w:t xml:space="preserve"> </w:t>
      </w:r>
      <w:r w:rsidR="00B42E7A" w:rsidRPr="006D69EB">
        <w:rPr>
          <w:rFonts w:eastAsiaTheme="minorEastAsia"/>
        </w:rPr>
        <w:t>wafer rotated about 45 turns</w:t>
      </w:r>
      <w:r w:rsidR="00336A2D" w:rsidRPr="006D69EB">
        <w:rPr>
          <w:rFonts w:eastAsiaTheme="minorEastAsia"/>
        </w:rPr>
        <w:t xml:space="preserve"> during deposition</w:t>
      </w:r>
      <w:r w:rsidR="00B42E7A" w:rsidRPr="006D69EB">
        <w:rPr>
          <w:rFonts w:eastAsiaTheme="minorEastAsia"/>
        </w:rPr>
        <w:t>.</w:t>
      </w:r>
      <w:r w:rsidR="000E5380" w:rsidRPr="006D69EB">
        <w:rPr>
          <w:rFonts w:eastAsiaTheme="minorEastAsia"/>
        </w:rPr>
        <w:t xml:space="preserve"> The </w:t>
      </w:r>
      <w:r w:rsidR="0043389C" w:rsidRPr="006D69EB">
        <w:rPr>
          <w:rFonts w:eastAsiaTheme="minorEastAsia"/>
        </w:rPr>
        <w:t xml:space="preserve">rotating </w:t>
      </w:r>
      <w:r w:rsidR="006D69EB" w:rsidRPr="006D69EB">
        <w:rPr>
          <w:rFonts w:eastAsiaTheme="minorEastAsia"/>
        </w:rPr>
        <w:t>deposition mode</w:t>
      </w:r>
      <w:r w:rsidR="000E5380" w:rsidRPr="006D69EB">
        <w:rPr>
          <w:rFonts w:eastAsiaTheme="minorEastAsia"/>
        </w:rPr>
        <w:t xml:space="preserve">l of our pulsed inject MOCVD is shown </w:t>
      </w:r>
      <w:r w:rsidR="000E5380" w:rsidRPr="00640596">
        <w:rPr>
          <w:rFonts w:eastAsiaTheme="minorEastAsia"/>
        </w:rPr>
        <w:lastRenderedPageBreak/>
        <w:t>in Figure</w:t>
      </w:r>
      <w:r w:rsidR="0043389C" w:rsidRPr="00640596">
        <w:rPr>
          <w:rFonts w:eastAsiaTheme="minorEastAsia"/>
        </w:rPr>
        <w:t>1(</w:t>
      </w:r>
      <w:r w:rsidR="006D69EB" w:rsidRPr="00640596">
        <w:rPr>
          <w:rFonts w:eastAsiaTheme="minorEastAsia"/>
        </w:rPr>
        <w:t>d</w:t>
      </w:r>
      <w:r w:rsidR="0043389C" w:rsidRPr="00640596">
        <w:rPr>
          <w:rFonts w:eastAsiaTheme="minorEastAsia"/>
        </w:rPr>
        <w:t>)</w:t>
      </w:r>
      <w:r w:rsidR="000E5380" w:rsidRPr="00640596">
        <w:rPr>
          <w:rFonts w:eastAsiaTheme="minorEastAsia"/>
        </w:rPr>
        <w:t>. Alt</w:t>
      </w:r>
      <w:r w:rsidR="00E46210" w:rsidRPr="00640596">
        <w:rPr>
          <w:rFonts w:eastAsiaTheme="minorEastAsia"/>
        </w:rPr>
        <w:t xml:space="preserve">hough the width of the </w:t>
      </w:r>
      <w:r w:rsidR="00AC7DE8" w:rsidRPr="00640596">
        <w:rPr>
          <w:rFonts w:eastAsiaTheme="minorEastAsia"/>
        </w:rPr>
        <w:t xml:space="preserve">linear </w:t>
      </w:r>
      <w:r w:rsidR="00E46210" w:rsidRPr="00640596">
        <w:rPr>
          <w:rFonts w:eastAsiaTheme="minorEastAsia"/>
        </w:rPr>
        <w:t>slit</w:t>
      </w:r>
      <w:r w:rsidR="00AC7DE8" w:rsidRPr="00640596">
        <w:rPr>
          <w:rFonts w:eastAsiaTheme="minorEastAsia"/>
        </w:rPr>
        <w:t xml:space="preserve"> </w:t>
      </w:r>
      <w:r w:rsidR="000E5380" w:rsidRPr="00640596">
        <w:rPr>
          <w:rFonts w:eastAsiaTheme="minorEastAsia"/>
        </w:rPr>
        <w:t xml:space="preserve">is </w:t>
      </w:r>
      <w:r w:rsidR="00E46210" w:rsidRPr="00640596">
        <w:rPr>
          <w:rFonts w:eastAsiaTheme="minorEastAsia"/>
        </w:rPr>
        <w:t xml:space="preserve">only </w:t>
      </w:r>
      <w:r w:rsidR="000E5380" w:rsidRPr="00640596">
        <w:rPr>
          <w:rFonts w:eastAsiaTheme="minorEastAsia"/>
        </w:rPr>
        <w:t>1</w:t>
      </w:r>
      <w:r w:rsidR="00640596">
        <w:rPr>
          <w:rFonts w:eastAsiaTheme="minorEastAsia"/>
        </w:rPr>
        <w:t xml:space="preserve"> </w:t>
      </w:r>
      <w:r w:rsidR="000E5380" w:rsidRPr="00640596">
        <w:rPr>
          <w:rFonts w:eastAsiaTheme="minorEastAsia"/>
        </w:rPr>
        <w:t xml:space="preserve">mm, the width of the </w:t>
      </w:r>
      <w:r w:rsidR="00AC7DE8" w:rsidRPr="00640596">
        <w:rPr>
          <w:rFonts w:eastAsiaTheme="minorEastAsia"/>
        </w:rPr>
        <w:t xml:space="preserve">uniform </w:t>
      </w:r>
      <w:r w:rsidR="00EA2F09" w:rsidRPr="00640596">
        <w:rPr>
          <w:rFonts w:eastAsiaTheme="minorEastAsia"/>
        </w:rPr>
        <w:t>deposition area which is decided by the width of the heat shield placed around the slit, is about 2</w:t>
      </w:r>
      <w:r w:rsidR="000F2386" w:rsidRPr="00640596">
        <w:rPr>
          <w:rFonts w:eastAsiaTheme="minorEastAsia"/>
        </w:rPr>
        <w:t>1</w:t>
      </w:r>
      <w:r w:rsidR="000E5380" w:rsidRPr="00640596">
        <w:rPr>
          <w:rFonts w:eastAsiaTheme="minorEastAsia"/>
        </w:rPr>
        <w:t xml:space="preserve"> mm</w:t>
      </w:r>
      <w:r w:rsidR="002F3263" w:rsidRPr="00640596">
        <w:rPr>
          <w:rFonts w:eastAsiaTheme="minorEastAsia"/>
        </w:rPr>
        <w:t>.</w:t>
      </w:r>
    </w:p>
    <w:p w:rsidR="00E47BE0" w:rsidRDefault="00DF583E" w:rsidP="00A11BB1">
      <w:pPr>
        <w:ind w:firstLine="420"/>
      </w:pPr>
      <w:r w:rsidRPr="00640596">
        <w:rPr>
          <w:rFonts w:eastAsiaTheme="minorEastAsia"/>
        </w:rPr>
        <w:t xml:space="preserve">In order to identify the self-rotating </w:t>
      </w:r>
      <w:r w:rsidR="0040704D" w:rsidRPr="00640596">
        <w:rPr>
          <w:rFonts w:eastAsiaTheme="minorEastAsia"/>
        </w:rPr>
        <w:t>behavior</w:t>
      </w:r>
      <w:r w:rsidR="006B38DA" w:rsidRPr="00640596">
        <w:rPr>
          <w:rFonts w:eastAsiaTheme="minorEastAsia"/>
        </w:rPr>
        <w:t>’s effect on the thickness distribution</w:t>
      </w:r>
      <w:r w:rsidRPr="00640596">
        <w:rPr>
          <w:rFonts w:eastAsiaTheme="minorEastAsia"/>
        </w:rPr>
        <w:t xml:space="preserve">, </w:t>
      </w:r>
      <w:r w:rsidR="00A754F3" w:rsidRPr="00640596">
        <w:rPr>
          <w:rFonts w:eastAsiaTheme="minorEastAsia"/>
        </w:rPr>
        <w:t xml:space="preserve">YBCO films was deposited on two </w:t>
      </w:r>
      <w:r w:rsidR="0095293C" w:rsidRPr="00640596">
        <w:rPr>
          <w:rFonts w:eastAsiaTheme="minorEastAsia"/>
        </w:rPr>
        <w:t xml:space="preserve">2-in. </w:t>
      </w:r>
      <w:r w:rsidR="00A754F3" w:rsidRPr="00640596">
        <w:rPr>
          <w:rFonts w:eastAsiaTheme="minorEastAsia"/>
        </w:rPr>
        <w:t>LAO wafers of which one LAO wafer was fixed and the other self-rotated. T</w:t>
      </w:r>
      <w:r w:rsidR="00BF322C" w:rsidRPr="00640596">
        <w:rPr>
          <w:rFonts w:eastAsiaTheme="minorEastAsia"/>
        </w:rPr>
        <w:t>he thickness</w:t>
      </w:r>
      <w:r w:rsidR="004E2F29" w:rsidRPr="00640596">
        <w:rPr>
          <w:rFonts w:eastAsiaTheme="minorEastAsia"/>
        </w:rPr>
        <w:t xml:space="preserve"> of the </w:t>
      </w:r>
      <w:r w:rsidR="00A754F3" w:rsidRPr="00640596">
        <w:rPr>
          <w:rFonts w:eastAsiaTheme="minorEastAsia"/>
        </w:rPr>
        <w:t xml:space="preserve">two </w:t>
      </w:r>
      <w:r w:rsidR="0095293C" w:rsidRPr="00640596">
        <w:rPr>
          <w:rFonts w:eastAsiaTheme="minorEastAsia"/>
        </w:rPr>
        <w:t>pieces of</w:t>
      </w:r>
      <w:r w:rsidR="004E2F29" w:rsidRPr="00640596">
        <w:rPr>
          <w:rFonts w:eastAsiaTheme="minorEastAsia"/>
        </w:rPr>
        <w:t xml:space="preserve"> YBCO thin films were measured </w:t>
      </w:r>
      <w:r w:rsidR="0040704D" w:rsidRPr="00640596">
        <w:rPr>
          <w:rFonts w:eastAsiaTheme="minorEastAsia"/>
        </w:rPr>
        <w:t>along the diameter.</w:t>
      </w:r>
      <w:r w:rsidR="004E2F29" w:rsidRPr="00640596">
        <w:rPr>
          <w:rFonts w:eastAsiaTheme="minorEastAsia"/>
        </w:rPr>
        <w:t xml:space="preserve"> </w:t>
      </w:r>
      <w:r w:rsidR="0059063C" w:rsidRPr="00640596">
        <w:t>As</w:t>
      </w:r>
      <w:r w:rsidR="00287CC5" w:rsidRPr="00640596">
        <w:t xml:space="preserve"> shown</w:t>
      </w:r>
      <w:r w:rsidR="00372D9C" w:rsidRPr="00640596">
        <w:t xml:space="preserve"> in </w:t>
      </w:r>
      <w:r w:rsidR="00372D9C" w:rsidRPr="00640596">
        <w:fldChar w:fldCharType="begin"/>
      </w:r>
      <w:r w:rsidR="00372D9C" w:rsidRPr="00640596">
        <w:instrText xml:space="preserve"> REF _Ref18437333 \h </w:instrText>
      </w:r>
      <w:r w:rsidR="001B0D13" w:rsidRPr="00640596">
        <w:instrText xml:space="preserve"> \* MERGEFORMAT </w:instrText>
      </w:r>
      <w:r w:rsidR="00372D9C" w:rsidRPr="00640596">
        <w:fldChar w:fldCharType="separate"/>
      </w:r>
      <w:r w:rsidR="00720252" w:rsidRPr="00720252">
        <w:rPr>
          <w:rFonts w:hint="eastAsia"/>
        </w:rPr>
        <w:t>F</w:t>
      </w:r>
      <w:r w:rsidR="00720252" w:rsidRPr="00720252">
        <w:t>igure 2</w:t>
      </w:r>
      <w:r w:rsidR="00372D9C" w:rsidRPr="00640596">
        <w:fldChar w:fldCharType="end"/>
      </w:r>
      <w:r w:rsidR="004411C8" w:rsidRPr="00640596">
        <w:t xml:space="preserve">, </w:t>
      </w:r>
      <w:r w:rsidR="00013AD0" w:rsidRPr="00640596">
        <w:t xml:space="preserve">the thickness distribution curve of the YBCO thin films </w:t>
      </w:r>
      <w:r w:rsidR="00543F35" w:rsidRPr="00640596">
        <w:t xml:space="preserve">which self-rotated </w:t>
      </w:r>
      <w:r w:rsidR="00E625BB" w:rsidRPr="00640596">
        <w:rPr>
          <w:rFonts w:eastAsiaTheme="minorEastAsia" w:hint="eastAsia"/>
        </w:rPr>
        <w:t>dur</w:t>
      </w:r>
      <w:r w:rsidR="00E625BB" w:rsidRPr="00640596">
        <w:t xml:space="preserve">ing deposition </w:t>
      </w:r>
      <w:r w:rsidR="009C2F2D">
        <w:t>is</w:t>
      </w:r>
      <w:r w:rsidR="00013AD0" w:rsidRPr="00640596">
        <w:t xml:space="preserve"> centered on 0</w:t>
      </w:r>
      <w:r w:rsidR="0046098F" w:rsidRPr="00640596">
        <w:t>. It</w:t>
      </w:r>
      <w:r w:rsidR="00013AD0" w:rsidRPr="00640596">
        <w:t xml:space="preserve"> indicates that the thickness of the film</w:t>
      </w:r>
      <w:r w:rsidR="00543F35" w:rsidRPr="00640596">
        <w:t>s</w:t>
      </w:r>
      <w:r w:rsidR="00013AD0" w:rsidRPr="00640596">
        <w:t xml:space="preserve"> is distributed along the radius.</w:t>
      </w:r>
      <w:r w:rsidR="00543F35" w:rsidRPr="00640596">
        <w:t xml:space="preserve"> And the thickness distribution curve of the YBCO thin films </w:t>
      </w:r>
      <w:r w:rsidR="00543F35" w:rsidRPr="00640596">
        <w:rPr>
          <w:rFonts w:eastAsiaTheme="minorEastAsia"/>
        </w:rPr>
        <w:t>which was</w:t>
      </w:r>
      <w:r w:rsidR="00543F35" w:rsidRPr="00640596">
        <w:t xml:space="preserve"> fixed kept going up </w:t>
      </w:r>
      <w:r w:rsidR="0040704D" w:rsidRPr="00640596">
        <w:t>along the diameter.</w:t>
      </w:r>
      <w:r w:rsidR="00543F35" w:rsidRPr="00640596">
        <w:t xml:space="preserve"> Obviously, the hom</w:t>
      </w:r>
      <w:r w:rsidR="006F362C">
        <w:t>ogeneity of in-plane thickness i</w:t>
      </w:r>
      <w:r w:rsidR="00543F35" w:rsidRPr="00640596">
        <w:t xml:space="preserve">s improved with </w:t>
      </w:r>
      <w:r w:rsidR="00E625BB" w:rsidRPr="00640596">
        <w:t xml:space="preserve">the </w:t>
      </w:r>
      <w:r w:rsidR="00E625BB" w:rsidRPr="00640596">
        <w:rPr>
          <w:rFonts w:eastAsiaTheme="minorEastAsia" w:hint="eastAsia"/>
        </w:rPr>
        <w:t>wafer</w:t>
      </w:r>
      <w:r w:rsidR="00E625BB" w:rsidRPr="00640596">
        <w:rPr>
          <w:rFonts w:eastAsiaTheme="minorEastAsia"/>
        </w:rPr>
        <w:t>’s self-rotating</w:t>
      </w:r>
      <w:r w:rsidR="00543F35" w:rsidRPr="00640596">
        <w:t xml:space="preserve"> </w:t>
      </w:r>
      <w:r w:rsidR="00E625BB" w:rsidRPr="00640596">
        <w:t xml:space="preserve">behavior. </w:t>
      </w:r>
    </w:p>
    <w:p w:rsidR="00E23D55" w:rsidRDefault="00FD57A6" w:rsidP="00A11BB1">
      <w:pPr>
        <w:ind w:firstLine="420"/>
      </w:pPr>
      <w:r>
        <w:t>T</w:t>
      </w:r>
      <w:r w:rsidR="0040704D" w:rsidRPr="00BF322C">
        <w:t>he thickness distribution along the radius of both two sides of 2-in. YBCO thin films was shown in Figure 3</w:t>
      </w:r>
      <w:r w:rsidR="004411C8" w:rsidRPr="00BF322C">
        <w:t xml:space="preserve">. </w:t>
      </w:r>
      <w:r w:rsidR="0040704D" w:rsidRPr="00BF322C">
        <w:t>T</w:t>
      </w:r>
      <w:r w:rsidR="004411C8" w:rsidRPr="00BF322C">
        <w:t>he average thickness of the tw</w:t>
      </w:r>
      <w:r w:rsidR="00BF322C">
        <w:t>o sides are approximately 507.6</w:t>
      </w:r>
      <w:r w:rsidR="00054715">
        <w:t xml:space="preserve"> </w:t>
      </w:r>
      <w:r w:rsidR="00BF322C">
        <w:t>nm and 498.8</w:t>
      </w:r>
      <w:r w:rsidR="00054715">
        <w:t xml:space="preserve"> </w:t>
      </w:r>
      <w:r w:rsidR="004411C8" w:rsidRPr="00BF322C">
        <w:t>nm</w:t>
      </w:r>
      <w:r w:rsidR="006013FD" w:rsidRPr="00BF322C">
        <w:t>, respectively.</w:t>
      </w:r>
      <w:r w:rsidR="0015027C" w:rsidRPr="00BF322C">
        <w:t xml:space="preserve"> This deviation is mainly caused by the slight offset between the planetary </w:t>
      </w:r>
      <w:proofErr w:type="spellStart"/>
      <w:r w:rsidR="0015027C" w:rsidRPr="00BF322C">
        <w:t>turnplate</w:t>
      </w:r>
      <w:proofErr w:type="spellEnd"/>
      <w:r w:rsidR="0015027C" w:rsidRPr="00BF322C">
        <w:t xml:space="preserve"> disk and the nozzle. </w:t>
      </w:r>
      <w:r w:rsidR="006013FD" w:rsidRPr="00BF322C">
        <w:lastRenderedPageBreak/>
        <w:t>Meanwhile, the</w:t>
      </w:r>
      <w:r w:rsidR="004411C8" w:rsidRPr="00BF322C">
        <w:t xml:space="preserve"> </w:t>
      </w:r>
      <w:r w:rsidR="0015027C" w:rsidRPr="00BF322C">
        <w:t xml:space="preserve">in-plane </w:t>
      </w:r>
      <w:r w:rsidR="004411C8" w:rsidRPr="00BF322C">
        <w:t xml:space="preserve">deviation of thickness of each </w:t>
      </w:r>
      <w:r w:rsidR="004411C8">
        <w:t xml:space="preserve">side is </w:t>
      </w:r>
      <w:r w:rsidR="003336D6">
        <w:t>around</w:t>
      </w:r>
      <w:r w:rsidR="004411C8">
        <w:t xml:space="preserve"> </w:t>
      </w:r>
      <w:r w:rsidR="003336D6" w:rsidRPr="004D3F51">
        <w:t>±5</w:t>
      </w:r>
      <w:r w:rsidR="006641A0">
        <w:t xml:space="preserve"> </w:t>
      </w:r>
      <w:r w:rsidR="003336D6" w:rsidRPr="004D3F51">
        <w:t>%</w:t>
      </w:r>
      <w:r w:rsidR="004D3F51" w:rsidRPr="004D3F51">
        <w:rPr>
          <w:rFonts w:eastAsiaTheme="minorEastAsia" w:hint="eastAsia"/>
        </w:rPr>
        <w:t>,</w:t>
      </w:r>
      <w:r w:rsidR="0015027C">
        <w:t xml:space="preserve"> and it is obvious that the</w:t>
      </w:r>
      <w:r w:rsidR="003336D6">
        <w:t xml:space="preserve"> thickness decreases as the radius increases. This</w:t>
      </w:r>
      <w:r w:rsidR="006A0447">
        <w:t xml:space="preserve"> in-plane thickness deviation</w:t>
      </w:r>
      <w:r w:rsidR="0059063C" w:rsidRPr="0059063C">
        <w:t xml:space="preserve">, which could be derived from the </w:t>
      </w:r>
      <w:proofErr w:type="spellStart"/>
      <w:r w:rsidR="0059063C" w:rsidRPr="0059063C">
        <w:t>turnplate</w:t>
      </w:r>
      <w:proofErr w:type="spellEnd"/>
      <w:r w:rsidR="0059063C" w:rsidRPr="0059063C">
        <w:t xml:space="preserve"> thic</w:t>
      </w:r>
      <w:r w:rsidR="006A0447">
        <w:t xml:space="preserve">kness-effect (the </w:t>
      </w:r>
      <w:proofErr w:type="spellStart"/>
      <w:r w:rsidR="006A0447">
        <w:t>turnplate</w:t>
      </w:r>
      <w:proofErr w:type="spellEnd"/>
      <w:r w:rsidR="006A0447">
        <w:t xml:space="preserve"> is</w:t>
      </w:r>
      <w:r w:rsidR="0059063C" w:rsidRPr="0059063C">
        <w:t xml:space="preserve"> much thicker than the substrate and interfere the vapor flowing</w:t>
      </w:r>
      <w:r w:rsidR="006A0447">
        <w:t>)</w:t>
      </w:r>
      <w:r w:rsidR="0059063C" w:rsidRPr="0059063C">
        <w:t xml:space="preserve">, is larger than expected </w:t>
      </w:r>
      <w:r w:rsidR="004522D8">
        <w:t xml:space="preserve">results </w:t>
      </w:r>
      <w:r w:rsidR="0059063C" w:rsidRPr="0059063C">
        <w:t>for a linear slit MOCVD</w:t>
      </w:r>
      <w:r w:rsidR="004522D8">
        <w:t xml:space="preserve"> and self-rotation substrate</w:t>
      </w:r>
      <w:r w:rsidR="0059063C" w:rsidRPr="0059063C">
        <w:t>.</w:t>
      </w:r>
    </w:p>
    <w:p w:rsidR="0046098F" w:rsidRDefault="00B222A1" w:rsidP="008329E6">
      <w:pPr>
        <w:ind w:firstLine="420"/>
        <w:rPr>
          <w:rFonts w:eastAsiaTheme="minorEastAsia"/>
        </w:rPr>
      </w:pPr>
      <w:r w:rsidRPr="009650A7">
        <w:rPr>
          <w:rFonts w:eastAsiaTheme="minorEastAsia" w:hint="eastAsia"/>
        </w:rPr>
        <w:t>F</w:t>
      </w:r>
      <w:r w:rsidRPr="009650A7">
        <w:rPr>
          <w:rFonts w:eastAsiaTheme="minorEastAsia"/>
        </w:rPr>
        <w:t>i</w:t>
      </w:r>
      <w:r w:rsidRPr="009650A7">
        <w:rPr>
          <w:rFonts w:eastAsiaTheme="minorEastAsia" w:hint="eastAsia"/>
        </w:rPr>
        <w:t>gure</w:t>
      </w:r>
      <w:r w:rsidRPr="009650A7">
        <w:rPr>
          <w:rFonts w:eastAsiaTheme="minorEastAsia"/>
        </w:rPr>
        <w:t xml:space="preserve"> 4 shows the measured results of </w:t>
      </w:r>
      <w:proofErr w:type="spellStart"/>
      <w:r w:rsidRPr="009650A7">
        <w:rPr>
          <w:rFonts w:eastAsiaTheme="minorEastAsia"/>
          <w:i/>
        </w:rPr>
        <w:t>J</w:t>
      </w:r>
      <w:r w:rsidRPr="009650A7">
        <w:rPr>
          <w:rFonts w:eastAsiaTheme="minorEastAsia"/>
          <w:i/>
          <w:vertAlign w:val="subscript"/>
        </w:rPr>
        <w:t>c</w:t>
      </w:r>
      <w:proofErr w:type="spellEnd"/>
      <w:r w:rsidRPr="009650A7">
        <w:rPr>
          <w:rFonts w:eastAsiaTheme="minorEastAsia"/>
          <w:i/>
        </w:rPr>
        <w:t xml:space="preserve"> </w:t>
      </w:r>
      <w:r w:rsidR="007F4B78">
        <w:rPr>
          <w:rFonts w:eastAsiaTheme="minorEastAsia"/>
        </w:rPr>
        <w:t>(77</w:t>
      </w:r>
      <w:r w:rsidR="00A40954">
        <w:rPr>
          <w:rFonts w:eastAsiaTheme="minorEastAsia"/>
        </w:rPr>
        <w:t xml:space="preserve"> </w:t>
      </w:r>
      <w:r w:rsidR="007F4B78">
        <w:rPr>
          <w:rFonts w:eastAsiaTheme="minorEastAsia"/>
        </w:rPr>
        <w:t>K, 0</w:t>
      </w:r>
      <w:r w:rsidR="00A40954">
        <w:rPr>
          <w:rFonts w:eastAsiaTheme="minorEastAsia"/>
        </w:rPr>
        <w:t xml:space="preserve"> </w:t>
      </w:r>
      <w:r w:rsidRPr="009650A7">
        <w:rPr>
          <w:rFonts w:eastAsiaTheme="minorEastAsia"/>
        </w:rPr>
        <w:t>T) of double-sided YBCO thin films on LAO substrate</w:t>
      </w:r>
      <w:r w:rsidR="00FA5597" w:rsidRPr="009650A7">
        <w:rPr>
          <w:rFonts w:eastAsiaTheme="minorEastAsia"/>
        </w:rPr>
        <w:t xml:space="preserve"> </w:t>
      </w:r>
      <w:r w:rsidR="00FA5597" w:rsidRPr="009650A7">
        <w:rPr>
          <w:rFonts w:eastAsiaTheme="minorEastAsia" w:hint="eastAsia"/>
        </w:rPr>
        <w:t>in</w:t>
      </w:r>
      <w:r w:rsidR="00FA5597" w:rsidRPr="009650A7">
        <w:rPr>
          <w:rFonts w:eastAsiaTheme="minorEastAsia"/>
        </w:rPr>
        <w:t xml:space="preserve"> </w:t>
      </w:r>
      <w:r w:rsidR="00FA5597" w:rsidRPr="009650A7">
        <w:rPr>
          <w:rFonts w:eastAsiaTheme="minorEastAsia" w:hint="eastAsia"/>
        </w:rPr>
        <w:t>on</w:t>
      </w:r>
      <w:r w:rsidR="00FA5597" w:rsidRPr="009650A7">
        <w:rPr>
          <w:rFonts w:eastAsiaTheme="minorEastAsia"/>
        </w:rPr>
        <w:t>e turn and different turn</w:t>
      </w:r>
      <w:r w:rsidR="008F751B" w:rsidRPr="009650A7">
        <w:rPr>
          <w:rFonts w:eastAsiaTheme="minorEastAsia"/>
        </w:rPr>
        <w:t xml:space="preserve"> </w:t>
      </w:r>
      <w:r w:rsidR="008F751B" w:rsidRPr="009650A7">
        <w:rPr>
          <w:rFonts w:eastAsiaTheme="minorEastAsia" w:hint="eastAsia"/>
        </w:rPr>
        <w:t>a</w:t>
      </w:r>
      <w:r w:rsidR="008F751B" w:rsidRPr="009650A7">
        <w:rPr>
          <w:rFonts w:eastAsiaTheme="minorEastAsia"/>
        </w:rPr>
        <w:t>t the same condition</w:t>
      </w:r>
      <w:r w:rsidR="00152B03" w:rsidRPr="009650A7">
        <w:rPr>
          <w:rFonts w:eastAsiaTheme="minorEastAsia" w:hint="eastAsia"/>
        </w:rPr>
        <w:t>.</w:t>
      </w:r>
      <w:r w:rsidR="00FA5597" w:rsidRPr="009650A7">
        <w:rPr>
          <w:rFonts w:eastAsiaTheme="minorEastAsia"/>
        </w:rPr>
        <w:t xml:space="preserve"> </w:t>
      </w:r>
      <w:r w:rsidR="009360DD" w:rsidRPr="009650A7">
        <w:rPr>
          <w:rFonts w:eastAsiaTheme="minorEastAsia"/>
        </w:rPr>
        <w:t xml:space="preserve">The </w:t>
      </w:r>
      <w:proofErr w:type="spellStart"/>
      <w:r w:rsidR="009360DD" w:rsidRPr="009650A7">
        <w:rPr>
          <w:rFonts w:eastAsiaTheme="minorEastAsia"/>
          <w:i/>
        </w:rPr>
        <w:t>J</w:t>
      </w:r>
      <w:r w:rsidR="009360DD" w:rsidRPr="009650A7">
        <w:rPr>
          <w:rFonts w:eastAsiaTheme="minorEastAsia"/>
          <w:i/>
          <w:vertAlign w:val="subscript"/>
        </w:rPr>
        <w:t>c</w:t>
      </w:r>
      <w:proofErr w:type="spellEnd"/>
      <w:r w:rsidR="009360DD" w:rsidRPr="009650A7">
        <w:rPr>
          <w:rFonts w:eastAsiaTheme="minorEastAsia"/>
        </w:rPr>
        <w:t xml:space="preserve"> </w:t>
      </w:r>
      <w:r w:rsidR="009360DD" w:rsidRPr="009650A7">
        <w:rPr>
          <w:rFonts w:eastAsiaTheme="minorEastAsia" w:hint="eastAsia"/>
        </w:rPr>
        <w:t>of</w:t>
      </w:r>
      <w:r w:rsidR="009360DD" w:rsidRPr="009650A7">
        <w:rPr>
          <w:rFonts w:eastAsiaTheme="minorEastAsia"/>
        </w:rPr>
        <w:t xml:space="preserve"> YBCO thin films in one turn</w:t>
      </w:r>
      <w:r w:rsidR="007B59A2">
        <w:rPr>
          <w:rFonts w:eastAsiaTheme="minorEastAsia"/>
        </w:rPr>
        <w:t xml:space="preserve"> </w:t>
      </w:r>
      <w:r w:rsidR="009360DD" w:rsidRPr="009650A7">
        <w:rPr>
          <w:rFonts w:eastAsiaTheme="minorEastAsia"/>
        </w:rPr>
        <w:t xml:space="preserve">and different </w:t>
      </w:r>
      <w:r w:rsidR="0075102C" w:rsidRPr="009650A7">
        <w:rPr>
          <w:rFonts w:eastAsiaTheme="minorEastAsia"/>
        </w:rPr>
        <w:t xml:space="preserve">turns </w:t>
      </w:r>
      <w:r w:rsidR="009360DD" w:rsidRPr="009650A7">
        <w:rPr>
          <w:rFonts w:eastAsiaTheme="minorEastAsia"/>
        </w:rPr>
        <w:t>are much the same which</w:t>
      </w:r>
      <w:r w:rsidR="0075102C" w:rsidRPr="009650A7">
        <w:rPr>
          <w:rFonts w:eastAsiaTheme="minorEastAsia"/>
        </w:rPr>
        <w:t xml:space="preserve"> indicates our p</w:t>
      </w:r>
      <w:r w:rsidR="008F751B" w:rsidRPr="009650A7">
        <w:rPr>
          <w:rFonts w:eastAsiaTheme="minorEastAsia"/>
        </w:rPr>
        <w:t>u</w:t>
      </w:r>
      <w:r w:rsidR="0075102C" w:rsidRPr="009650A7">
        <w:rPr>
          <w:rFonts w:eastAsiaTheme="minorEastAsia"/>
        </w:rPr>
        <w:t>l</w:t>
      </w:r>
      <w:r w:rsidR="008F751B" w:rsidRPr="009650A7">
        <w:rPr>
          <w:rFonts w:eastAsiaTheme="minorEastAsia"/>
        </w:rPr>
        <w:t xml:space="preserve">sed inject MOCVD has good consistency and repetition </w:t>
      </w:r>
      <w:r w:rsidR="008F751B" w:rsidRPr="009650A7">
        <w:rPr>
          <w:rFonts w:eastAsiaTheme="minorEastAsia" w:hint="eastAsia"/>
        </w:rPr>
        <w:t>in</w:t>
      </w:r>
      <w:r w:rsidR="008F751B" w:rsidRPr="009650A7">
        <w:rPr>
          <w:rFonts w:eastAsiaTheme="minorEastAsia"/>
        </w:rPr>
        <w:t xml:space="preserve"> </w:t>
      </w:r>
      <w:r w:rsidR="008F751B" w:rsidRPr="009650A7">
        <w:rPr>
          <w:rFonts w:eastAsiaTheme="minorEastAsia" w:hint="eastAsia"/>
        </w:rPr>
        <w:t>batch</w:t>
      </w:r>
      <w:r w:rsidR="008F751B" w:rsidRPr="009650A7">
        <w:rPr>
          <w:rFonts w:eastAsiaTheme="minorEastAsia"/>
        </w:rPr>
        <w:t xml:space="preserve"> production of double-sided YBCO thin films. </w:t>
      </w:r>
      <w:r w:rsidR="008F751B" w:rsidRPr="009650A7">
        <w:rPr>
          <w:rFonts w:eastAsiaTheme="minorEastAsia" w:hint="eastAsia"/>
        </w:rPr>
        <w:t>M</w:t>
      </w:r>
      <w:r w:rsidR="008F751B" w:rsidRPr="009650A7">
        <w:rPr>
          <w:rFonts w:eastAsiaTheme="minorEastAsia"/>
        </w:rPr>
        <w:t>e</w:t>
      </w:r>
      <w:r w:rsidR="008F751B" w:rsidRPr="009650A7">
        <w:rPr>
          <w:rFonts w:eastAsiaTheme="minorEastAsia" w:hint="eastAsia"/>
        </w:rPr>
        <w:t>a</w:t>
      </w:r>
      <w:r w:rsidR="008F751B" w:rsidRPr="009650A7">
        <w:rPr>
          <w:rFonts w:eastAsiaTheme="minorEastAsia"/>
        </w:rPr>
        <w:t>nwhile, t</w:t>
      </w:r>
      <w:r w:rsidR="00FD57A6" w:rsidRPr="009650A7">
        <w:rPr>
          <w:rFonts w:eastAsiaTheme="minorEastAsia"/>
        </w:rPr>
        <w:t xml:space="preserve">he </w:t>
      </w:r>
      <w:proofErr w:type="spellStart"/>
      <w:r w:rsidR="00FD57A6" w:rsidRPr="008F7E6E">
        <w:rPr>
          <w:rFonts w:eastAsiaTheme="minorEastAsia"/>
          <w:i/>
        </w:rPr>
        <w:t>J</w:t>
      </w:r>
      <w:r w:rsidR="00FD57A6" w:rsidRPr="008F7E6E">
        <w:rPr>
          <w:rFonts w:eastAsiaTheme="minorEastAsia"/>
          <w:i/>
          <w:vertAlign w:val="subscript"/>
        </w:rPr>
        <w:t>c</w:t>
      </w:r>
      <w:proofErr w:type="spellEnd"/>
      <w:r w:rsidR="00FD57A6" w:rsidRPr="009650A7">
        <w:rPr>
          <w:rFonts w:eastAsiaTheme="minorEastAsia"/>
        </w:rPr>
        <w:t xml:space="preserve"> (77</w:t>
      </w:r>
      <w:r w:rsidR="00A40954">
        <w:rPr>
          <w:rFonts w:eastAsiaTheme="minorEastAsia"/>
        </w:rPr>
        <w:t xml:space="preserve"> </w:t>
      </w:r>
      <w:r w:rsidR="00FD57A6" w:rsidRPr="009650A7">
        <w:rPr>
          <w:rFonts w:eastAsiaTheme="minorEastAsia"/>
        </w:rPr>
        <w:t>K, 0</w:t>
      </w:r>
      <w:r w:rsidR="00A40954">
        <w:rPr>
          <w:rFonts w:eastAsiaTheme="minorEastAsia"/>
        </w:rPr>
        <w:t xml:space="preserve"> </w:t>
      </w:r>
      <w:r w:rsidR="008F751B" w:rsidRPr="009650A7">
        <w:rPr>
          <w:rFonts w:eastAsiaTheme="minorEastAsia"/>
        </w:rPr>
        <w:t>T) at every point measured on specimen 20190524(YBCO on 2-in. LAO)</w:t>
      </w:r>
      <w:r w:rsidR="008F751B">
        <w:rPr>
          <w:rFonts w:eastAsiaTheme="minorEastAsia"/>
        </w:rPr>
        <w:t xml:space="preserve"> </w:t>
      </w:r>
      <w:r w:rsidR="008F751B" w:rsidRPr="008F751B">
        <w:rPr>
          <w:rFonts w:eastAsiaTheme="minorEastAsia"/>
        </w:rPr>
        <w:t>is mainly distribute</w:t>
      </w:r>
      <w:r w:rsidR="00A40954">
        <w:rPr>
          <w:rFonts w:eastAsiaTheme="minorEastAsia"/>
        </w:rPr>
        <w:t xml:space="preserve">d between 2.2 and 2.4 </w:t>
      </w:r>
      <w:r w:rsidR="008F751B">
        <w:rPr>
          <w:rFonts w:eastAsiaTheme="minorEastAsia"/>
        </w:rPr>
        <w:t>MA·cm</w:t>
      </w:r>
      <w:r w:rsidR="008F751B" w:rsidRPr="00CC4009">
        <w:rPr>
          <w:rFonts w:eastAsiaTheme="minorEastAsia"/>
          <w:vertAlign w:val="superscript"/>
        </w:rPr>
        <w:t>-2</w:t>
      </w:r>
      <w:r w:rsidR="008F751B">
        <w:rPr>
          <w:rFonts w:eastAsiaTheme="minorEastAsia"/>
        </w:rPr>
        <w:t xml:space="preserve"> a</w:t>
      </w:r>
      <w:r w:rsidR="006E77CF">
        <w:rPr>
          <w:rFonts w:eastAsiaTheme="minorEastAsia"/>
        </w:rPr>
        <w:t xml:space="preserve">s shown in Figure 5. And </w:t>
      </w:r>
      <w:r w:rsidR="008F751B" w:rsidRPr="008F751B">
        <w:rPr>
          <w:rFonts w:eastAsiaTheme="minorEastAsia"/>
        </w:rPr>
        <w:t xml:space="preserve">the variation of the </w:t>
      </w:r>
      <w:proofErr w:type="spellStart"/>
      <w:r w:rsidR="008F751B" w:rsidRPr="008F751B">
        <w:rPr>
          <w:rFonts w:eastAsiaTheme="minorEastAsia"/>
        </w:rPr>
        <w:t>Jc</w:t>
      </w:r>
      <w:proofErr w:type="spellEnd"/>
      <w:r w:rsidR="008F751B" w:rsidRPr="008F751B">
        <w:rPr>
          <w:rFonts w:eastAsiaTheme="minorEastAsia"/>
        </w:rPr>
        <w:t xml:space="preserve"> along the radius of each side is small and the distinction between the two sides is not obvious.</w:t>
      </w:r>
      <w:r w:rsidR="0046098F">
        <w:rPr>
          <w:rFonts w:eastAsiaTheme="minorEastAsia"/>
        </w:rPr>
        <w:t xml:space="preserve"> </w:t>
      </w:r>
    </w:p>
    <w:p w:rsidR="00F679F9" w:rsidRPr="0025175C" w:rsidRDefault="006E3803" w:rsidP="0025175C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I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order</w:t>
      </w:r>
      <w:r>
        <w:rPr>
          <w:rFonts w:eastAsiaTheme="minorEastAsia"/>
        </w:rPr>
        <w:t xml:space="preserve"> to obtain </w:t>
      </w:r>
      <w:proofErr w:type="spellStart"/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>
        <w:rPr>
          <w:rFonts w:eastAsiaTheme="minorEastAsia"/>
        </w:rPr>
        <w:t xml:space="preserve">, </w:t>
      </w:r>
      <w:r w:rsidR="006A0235">
        <w:rPr>
          <w:rFonts w:eastAsiaTheme="minorEastAsia"/>
        </w:rPr>
        <w:t xml:space="preserve">a sapphire </w:t>
      </w:r>
      <w:r w:rsidR="00C952A4" w:rsidRPr="00C952A4">
        <w:rPr>
          <w:rFonts w:eastAsiaTheme="minorEastAsia"/>
        </w:rPr>
        <w:t>resonator</w:t>
      </w:r>
      <w:r>
        <w:rPr>
          <w:rFonts w:eastAsiaTheme="minorEastAsia"/>
        </w:rPr>
        <w:t xml:space="preserve"> was used to measure the </w:t>
      </w:r>
      <w:r>
        <w:rPr>
          <w:rFonts w:eastAsiaTheme="minorEastAsia" w:hint="eastAsia"/>
        </w:rPr>
        <w:t>quality</w:t>
      </w:r>
      <w:r>
        <w:rPr>
          <w:rFonts w:eastAsiaTheme="minorEastAsia"/>
        </w:rPr>
        <w:t xml:space="preserve"> factor</w:t>
      </w:r>
      <w:r w:rsidR="008329E6">
        <w:rPr>
          <w:rFonts w:eastAsiaTheme="minorEastAsia"/>
        </w:rPr>
        <w:t xml:space="preserve"> </w:t>
      </w:r>
      <w:r>
        <w:rPr>
          <w:rFonts w:eastAsiaTheme="minorEastAsia"/>
        </w:rPr>
        <w:t>(</w:t>
      </w:r>
      <w:r w:rsidRPr="008329E6">
        <w:rPr>
          <w:rFonts w:eastAsiaTheme="minorEastAsia" w:cs="Times New Roman"/>
          <w:i/>
        </w:rPr>
        <w:t>Q</w:t>
      </w:r>
      <w:r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</w:t>
      </w:r>
      <w:r w:rsidR="00073BD7">
        <w:rPr>
          <w:rFonts w:eastAsiaTheme="minorEastAsia"/>
        </w:rPr>
        <w:t xml:space="preserve">thin </w:t>
      </w:r>
      <w:r w:rsidR="00407FA8">
        <w:rPr>
          <w:rFonts w:eastAsiaTheme="minorEastAsia"/>
        </w:rPr>
        <w:t>films</w:t>
      </w:r>
      <w:r w:rsidR="00073BD7">
        <w:rPr>
          <w:rFonts w:eastAsiaTheme="minorEastAsia"/>
        </w:rPr>
        <w:t xml:space="preserve"> [</w:t>
      </w:r>
      <w:r w:rsidR="00A908FB">
        <w:rPr>
          <w:rFonts w:eastAsiaTheme="minorEastAsia"/>
        </w:rPr>
        <w:t>27]</w:t>
      </w:r>
      <w:r w:rsidR="006A0235">
        <w:rPr>
          <w:rFonts w:eastAsiaTheme="minorEastAsia"/>
        </w:rPr>
        <w:t>.</w:t>
      </w:r>
      <w:r w:rsidR="008329E6">
        <w:rPr>
          <w:rFonts w:eastAsiaTheme="minorEastAsia"/>
        </w:rPr>
        <w:t xml:space="preserve"> As shown in</w:t>
      </w:r>
      <w:r w:rsidR="00751EA6">
        <w:rPr>
          <w:rFonts w:eastAsiaTheme="minorEastAsia"/>
        </w:rPr>
        <w:t xml:space="preserve"> </w:t>
      </w:r>
      <w:r w:rsidR="00751EA6" w:rsidRPr="00073BD7">
        <w:rPr>
          <w:rFonts w:eastAsiaTheme="minorEastAsia"/>
        </w:rPr>
        <w:fldChar w:fldCharType="begin"/>
      </w:r>
      <w:r w:rsidR="00751EA6" w:rsidRPr="00073BD7">
        <w:rPr>
          <w:rFonts w:eastAsiaTheme="minorEastAsia"/>
        </w:rPr>
        <w:instrText xml:space="preserve"> REF _Ref18159354 \h </w:instrText>
      </w:r>
      <w:r w:rsidR="00073BD7" w:rsidRPr="00073BD7">
        <w:rPr>
          <w:rFonts w:eastAsiaTheme="minorEastAsia"/>
        </w:rPr>
        <w:instrText xml:space="preserve"> \* MERGEFORMAT </w:instrText>
      </w:r>
      <w:r w:rsidR="00751EA6" w:rsidRPr="00073BD7">
        <w:rPr>
          <w:rFonts w:eastAsiaTheme="minorEastAsia"/>
        </w:rPr>
      </w:r>
      <w:r w:rsidR="00751EA6" w:rsidRPr="00073BD7">
        <w:rPr>
          <w:rFonts w:eastAsiaTheme="minorEastAsia"/>
        </w:rPr>
        <w:fldChar w:fldCharType="separate"/>
      </w:r>
      <w:r w:rsidR="00720252" w:rsidRPr="00720252">
        <w:rPr>
          <w:rFonts w:hint="eastAsia"/>
        </w:rPr>
        <w:t>F</w:t>
      </w:r>
      <w:r w:rsidR="00720252" w:rsidRPr="00720252">
        <w:t xml:space="preserve">igure </w:t>
      </w:r>
      <w:r w:rsidR="00720252" w:rsidRPr="00720252">
        <w:rPr>
          <w:noProof/>
        </w:rPr>
        <w:t>6</w:t>
      </w:r>
      <w:r w:rsidR="00751EA6" w:rsidRPr="00073BD7">
        <w:rPr>
          <w:rFonts w:eastAsiaTheme="minorEastAsia"/>
        </w:rPr>
        <w:fldChar w:fldCharType="end"/>
      </w:r>
      <w:r>
        <w:rPr>
          <w:rFonts w:eastAsiaTheme="minorEastAsia"/>
        </w:rPr>
        <w:t xml:space="preserve">, </w:t>
      </w:r>
      <w:r w:rsidR="0007661A">
        <w:rPr>
          <w:rFonts w:eastAsiaTheme="minorEastAsia"/>
        </w:rPr>
        <w:t>the</w:t>
      </w:r>
      <w:r w:rsidR="0059063C">
        <w:rPr>
          <w:rFonts w:eastAsiaTheme="minorEastAsia"/>
        </w:rPr>
        <w:t xml:space="preserve"> measured</w:t>
      </w:r>
      <w:r w:rsidR="0007661A">
        <w:rPr>
          <w:rFonts w:eastAsiaTheme="minorEastAsia"/>
        </w:rPr>
        <w:t xml:space="preserve">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59063C">
        <w:rPr>
          <w:rFonts w:eastAsiaTheme="minorEastAsia"/>
        </w:rPr>
        <w:t>m YBCO films</w:t>
      </w:r>
      <w:r w:rsidR="0007661A">
        <w:rPr>
          <w:rFonts w:eastAsiaTheme="minorEastAsia"/>
        </w:rPr>
        <w:t xml:space="preserve"> is 87524 at 31.506 GHz.</w:t>
      </w:r>
      <w:r w:rsidR="0025175C">
        <w:rPr>
          <w:rFonts w:eastAsiaTheme="minorEastAsia" w:hint="eastAsia"/>
        </w:rPr>
        <w:t xml:space="preserve"> </w:t>
      </w:r>
      <w:r w:rsidR="00FC7554">
        <w:rPr>
          <w:rFonts w:eastAsiaTheme="minorEastAsia"/>
        </w:rPr>
        <w:t xml:space="preserve">The </w:t>
      </w:r>
      <w:proofErr w:type="spellStart"/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25175C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="00FC7554" w:rsidRPr="009858CC">
        <w:rPr>
          <w:rFonts w:eastAsiaTheme="minorEastAsia" w:cs="Times New Roman"/>
          <w:szCs w:val="21"/>
        </w:rPr>
        <w:t xml:space="preserve"> </w:t>
      </w:r>
      <w:r w:rsidR="00FC7554">
        <w:rPr>
          <w:rFonts w:eastAsiaTheme="minorEastAsia"/>
        </w:rPr>
        <w:t xml:space="preserve">is </w:t>
      </w:r>
      <w:r w:rsidR="00911EE7">
        <w:rPr>
          <w:rFonts w:eastAsiaTheme="minorEastAsia"/>
        </w:rPr>
        <w:t>as low as 0.323m</w:t>
      </w:r>
      <w:r w:rsidR="00911EE7" w:rsidRPr="00CE33A5">
        <w:t>Ω</w:t>
      </w:r>
      <w:r w:rsidR="005428D2">
        <w:t xml:space="preserve"> </w:t>
      </w:r>
      <w:r w:rsidR="00940F91">
        <w:t>(</w:t>
      </w:r>
      <w:r w:rsidR="00940F91" w:rsidRPr="008D1276">
        <w:rPr>
          <w:rFonts w:eastAsiaTheme="minorEastAsia"/>
        </w:rPr>
        <w:t>77</w:t>
      </w:r>
      <w:r w:rsidR="00940F91">
        <w:rPr>
          <w:rFonts w:eastAsiaTheme="minorEastAsia"/>
        </w:rPr>
        <w:t xml:space="preserve"> </w:t>
      </w:r>
      <w:r w:rsidR="00940F91" w:rsidRPr="008D1276">
        <w:rPr>
          <w:rFonts w:eastAsiaTheme="minorEastAsia"/>
        </w:rPr>
        <w:t>K,</w:t>
      </w:r>
      <w:r w:rsidR="00940F91">
        <w:rPr>
          <w:rFonts w:eastAsiaTheme="minorEastAsia"/>
        </w:rPr>
        <w:t xml:space="preserve"> </w:t>
      </w:r>
      <w:r w:rsidR="00940F91" w:rsidRPr="008D1276">
        <w:rPr>
          <w:rFonts w:eastAsiaTheme="minorEastAsia"/>
        </w:rPr>
        <w:t>10</w:t>
      </w:r>
      <w:r w:rsidR="00940F91">
        <w:rPr>
          <w:rFonts w:eastAsiaTheme="minorEastAsia"/>
        </w:rPr>
        <w:t xml:space="preserve"> </w:t>
      </w:r>
      <w:r w:rsidR="00940F91" w:rsidRPr="008D1276">
        <w:rPr>
          <w:rFonts w:eastAsiaTheme="minorEastAsia"/>
        </w:rPr>
        <w:t>GHz</w:t>
      </w:r>
      <w:r w:rsidR="00940F91">
        <w:t xml:space="preserve">)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59063C">
        <w:rPr>
          <w:rFonts w:eastAsiaTheme="minorEastAsia"/>
        </w:rPr>
        <w:t>of microwave filter</w:t>
      </w:r>
      <w:r w:rsidR="001B2DDE">
        <w:rPr>
          <w:rFonts w:eastAsiaTheme="minorEastAsia"/>
        </w:rPr>
        <w:t>s.</w:t>
      </w:r>
      <w:r w:rsidR="00F679F9" w:rsidRPr="00F679F9">
        <w:rPr>
          <w:rFonts w:cs="Arial"/>
        </w:rPr>
        <w:t xml:space="preserve"> </w:t>
      </w:r>
    </w:p>
    <w:p w:rsidR="00F679F9" w:rsidRPr="004A55B7" w:rsidRDefault="00F679F9" w:rsidP="004A55B7">
      <w:pPr>
        <w:ind w:firstLine="420"/>
        <w:rPr>
          <w:b/>
        </w:rPr>
      </w:pPr>
      <w:r w:rsidRPr="00356FFC">
        <w:t xml:space="preserve">The </w:t>
      </w:r>
      <w:r w:rsidRPr="00356FFC">
        <w:rPr>
          <w:rFonts w:eastAsiaTheme="minorEastAsia"/>
        </w:rPr>
        <w:t>XRD</w:t>
      </w:r>
      <w:r w:rsidRPr="00356FFC">
        <w:t xml:space="preserve"> </w:t>
      </w:r>
      <w:r w:rsidRPr="008329E6">
        <w:rPr>
          <w:rFonts w:eastAsia="等线"/>
          <w:i/>
        </w:rPr>
        <w:t>θ</w:t>
      </w:r>
      <w:r w:rsidRPr="00356FFC">
        <w:rPr>
          <w:rFonts w:eastAsiaTheme="minorEastAsia"/>
        </w:rPr>
        <w:t>-2</w:t>
      </w:r>
      <w:r w:rsidRPr="008329E6">
        <w:rPr>
          <w:rFonts w:eastAsia="等线"/>
          <w:i/>
        </w:rPr>
        <w:t>θ</w:t>
      </w:r>
      <w:r w:rsidR="004522D8">
        <w:rPr>
          <w:rFonts w:eastAsia="等线"/>
        </w:rPr>
        <w:t xml:space="preserve"> scan pattern</w:t>
      </w:r>
      <w:r>
        <w:rPr>
          <w:rFonts w:eastAsia="等线"/>
        </w:rPr>
        <w:t>s of double-sided YBCO thin films, which were measured at radii of 0, 1, 2 cm are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416581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720252" w:rsidRPr="00720252">
        <w:t xml:space="preserve">Figure </w:t>
      </w:r>
      <w:r w:rsidR="00720252" w:rsidRPr="00720252">
        <w:rPr>
          <w:noProof/>
        </w:rPr>
        <w:t>7</w:t>
      </w:r>
      <w:r w:rsidR="00751EA6" w:rsidRPr="00073BD7">
        <w:rPr>
          <w:rFonts w:eastAsia="等线"/>
        </w:rPr>
        <w:fldChar w:fldCharType="end"/>
      </w:r>
      <w:r>
        <w:rPr>
          <w:rFonts w:eastAsia="等线"/>
        </w:rPr>
        <w:t>. Except the peaks of LAO at 23.4</w:t>
      </w:r>
      <w:r w:rsidRPr="00356FFC">
        <w:rPr>
          <w:rFonts w:eastAsia="等线"/>
        </w:rPr>
        <w:t>°</w:t>
      </w:r>
      <w:r>
        <w:rPr>
          <w:rFonts w:eastAsia="等线"/>
        </w:rPr>
        <w:t xml:space="preserve"> and </w:t>
      </w:r>
      <w:r>
        <w:rPr>
          <w:rFonts w:eastAsia="等线" w:hint="eastAsia"/>
        </w:rPr>
        <w:t>47.9</w:t>
      </w:r>
      <w:r w:rsidRPr="00356FFC">
        <w:rPr>
          <w:rFonts w:eastAsia="等线"/>
        </w:rPr>
        <w:t>°</w:t>
      </w:r>
      <w:r>
        <w:rPr>
          <w:rFonts w:eastAsia="等线"/>
        </w:rPr>
        <w:t xml:space="preserve">, there are </w:t>
      </w:r>
      <w:r>
        <w:rPr>
          <w:rFonts w:eastAsia="等线" w:hint="eastAsia"/>
        </w:rPr>
        <w:t>onl</w:t>
      </w:r>
      <w:r>
        <w:rPr>
          <w:rFonts w:eastAsia="等线"/>
        </w:rPr>
        <w:t xml:space="preserve">y YBCO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00l</w:t>
      </w:r>
      <w:r w:rsidRPr="008329E6">
        <w:rPr>
          <w:rFonts w:eastAsia="等线"/>
        </w:rPr>
        <w:t>)</w:t>
      </w:r>
      <w:r>
        <w:rPr>
          <w:rFonts w:eastAsia="等线"/>
        </w:rPr>
        <w:t xml:space="preserve"> peaks other than </w:t>
      </w:r>
      <w:r w:rsidRPr="008329E6">
        <w:rPr>
          <w:rFonts w:eastAsia="等线"/>
        </w:rPr>
        <w:t>(</w:t>
      </w:r>
      <w:r w:rsidRPr="008329E6">
        <w:rPr>
          <w:rFonts w:eastAsia="等线"/>
          <w:i/>
        </w:rPr>
        <w:t>h00</w:t>
      </w:r>
      <w:r w:rsidRPr="008329E6">
        <w:rPr>
          <w:rFonts w:eastAsia="等线"/>
        </w:rPr>
        <w:t xml:space="preserve">) </w:t>
      </w:r>
      <w:r>
        <w:rPr>
          <w:rFonts w:eastAsia="等线"/>
        </w:rPr>
        <w:t xml:space="preserve">peaks in the </w:t>
      </w:r>
      <w:r w:rsidRPr="008329E6">
        <w:rPr>
          <w:rFonts w:eastAsia="等线"/>
          <w:i/>
        </w:rPr>
        <w:t>θ</w:t>
      </w:r>
      <w:r w:rsidRPr="00356FFC">
        <w:rPr>
          <w:rFonts w:eastAsiaTheme="minorEastAsia"/>
        </w:rPr>
        <w:t>-2</w:t>
      </w:r>
      <w:r w:rsidRPr="008329E6">
        <w:rPr>
          <w:rFonts w:eastAsia="等线"/>
          <w:i/>
        </w:rPr>
        <w:t>θ</w:t>
      </w:r>
      <w:r>
        <w:rPr>
          <w:rFonts w:eastAsia="等线"/>
        </w:rPr>
        <w:t xml:space="preserve"> curve, which indicates that almost all YBCO </w:t>
      </w:r>
      <w:r w:rsidR="00C952A4">
        <w:rPr>
          <w:rFonts w:eastAsia="等线"/>
        </w:rPr>
        <w:t>grains are c-axis-oriented as</w:t>
      </w:r>
      <w:r>
        <w:rPr>
          <w:rFonts w:eastAsia="等线"/>
        </w:rPr>
        <w:t xml:space="preserve"> expected. </w:t>
      </w:r>
    </w:p>
    <w:p w:rsidR="00A11BB1" w:rsidRDefault="00F679F9" w:rsidP="00A11BB1">
      <w:pPr>
        <w:ind w:firstLine="420"/>
        <w:rPr>
          <w:rFonts w:eastAsia="等线"/>
        </w:rPr>
      </w:pPr>
      <w:r w:rsidRPr="00E23D55">
        <w:rPr>
          <w:rFonts w:eastAsiaTheme="minorEastAsia" w:cs="Arial"/>
        </w:rPr>
        <w:t xml:space="preserve">The XRD </w:t>
      </w:r>
      <w:r w:rsidRPr="008329E6">
        <w:rPr>
          <w:i/>
        </w:rPr>
        <w:t>ω</w:t>
      </w:r>
      <w:r>
        <w:rPr>
          <w:rFonts w:eastAsia="等线" w:cs="Arial"/>
        </w:rPr>
        <w:t>-</w:t>
      </w:r>
      <w:r w:rsidRPr="00E23D55">
        <w:rPr>
          <w:rFonts w:eastAsia="等线" w:cs="Arial"/>
        </w:rPr>
        <w:t>scan</w:t>
      </w:r>
      <w:r>
        <w:rPr>
          <w:rFonts w:eastAsia="等线" w:cs="Arial"/>
        </w:rPr>
        <w:t>ning of the double-sided YBCO thin films, which were used to characterize the out-of-</w:t>
      </w:r>
      <w:r w:rsidRPr="008329E6">
        <w:rPr>
          <w:rFonts w:eastAsia="等线"/>
        </w:rPr>
        <w:t>plane texture, were performed at the equival</w:t>
      </w:r>
      <w:r w:rsidR="00FB4ECF">
        <w:rPr>
          <w:rFonts w:eastAsia="等线"/>
        </w:rPr>
        <w:t>ent position of each side. As</w:t>
      </w:r>
      <w:r w:rsidRPr="008329E6">
        <w:rPr>
          <w:rFonts w:eastAsia="等线"/>
        </w:rPr>
        <w:t xml:space="preserve">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159205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720252" w:rsidRPr="00720252">
        <w:rPr>
          <w:rFonts w:hint="eastAsia"/>
        </w:rPr>
        <w:t>F</w:t>
      </w:r>
      <w:r w:rsidR="00720252" w:rsidRPr="00720252">
        <w:t xml:space="preserve">igure </w:t>
      </w:r>
      <w:r w:rsidR="00720252" w:rsidRPr="00720252">
        <w:rPr>
          <w:noProof/>
        </w:rPr>
        <w:t>8</w:t>
      </w:r>
      <w:r w:rsidR="00751EA6" w:rsidRPr="00073BD7">
        <w:rPr>
          <w:rFonts w:eastAsia="等线"/>
        </w:rPr>
        <w:fldChar w:fldCharType="end"/>
      </w:r>
      <w:r w:rsidRPr="008329E6">
        <w:rPr>
          <w:rFonts w:eastAsia="等线"/>
        </w:rPr>
        <w:t>, the full width of half maximum (FWHM) of each side is 0.498° and 0.507° respectively, which shows little difference between the two sides.</w:t>
      </w:r>
      <w:r w:rsidR="00E20BDF">
        <w:rPr>
          <w:rFonts w:eastAsia="等线"/>
        </w:rPr>
        <w:t xml:space="preserve"> </w:t>
      </w:r>
      <w:r w:rsidR="004413D5">
        <w:rPr>
          <w:rFonts w:eastAsia="等线"/>
        </w:rPr>
        <w:t xml:space="preserve">Although </w:t>
      </w:r>
      <w:r w:rsidR="00F56BDE">
        <w:rPr>
          <w:rFonts w:eastAsia="等线" w:hint="eastAsia"/>
        </w:rPr>
        <w:t>th</w:t>
      </w:r>
      <w:r w:rsidR="00F56BDE">
        <w:rPr>
          <w:rFonts w:eastAsia="等线"/>
        </w:rPr>
        <w:t>ese FWHM data is</w:t>
      </w:r>
      <w:r w:rsidR="004413D5">
        <w:rPr>
          <w:rFonts w:eastAsia="等线"/>
        </w:rPr>
        <w:t xml:space="preserve"> </w:t>
      </w:r>
      <w:r w:rsidR="004413D5" w:rsidRPr="004413D5">
        <w:rPr>
          <w:rFonts w:eastAsia="等线"/>
        </w:rPr>
        <w:t xml:space="preserve">bigger </w:t>
      </w:r>
      <w:r w:rsidR="00F56BDE">
        <w:rPr>
          <w:rFonts w:eastAsia="等线"/>
        </w:rPr>
        <w:t>that of YBCO thin films</w:t>
      </w:r>
      <w:r w:rsidR="004413D5" w:rsidRPr="004413D5">
        <w:rPr>
          <w:rFonts w:eastAsia="等线"/>
        </w:rPr>
        <w:t xml:space="preserve"> prepared by other methods, </w:t>
      </w:r>
      <w:r w:rsidR="00F56BDE">
        <w:rPr>
          <w:rFonts w:eastAsia="等线"/>
        </w:rPr>
        <w:t xml:space="preserve">our YBCO </w:t>
      </w:r>
      <w:r w:rsidR="00F56BDE">
        <w:rPr>
          <w:rFonts w:eastAsia="等线"/>
        </w:rPr>
        <w:lastRenderedPageBreak/>
        <w:t>thin films</w:t>
      </w:r>
      <w:r w:rsidR="004413D5" w:rsidRPr="004413D5">
        <w:rPr>
          <w:rFonts w:eastAsia="等线"/>
        </w:rPr>
        <w:t xml:space="preserve"> perform well in </w:t>
      </w:r>
      <w:proofErr w:type="spellStart"/>
      <w:r w:rsidR="004413D5" w:rsidRPr="004413D5">
        <w:rPr>
          <w:rFonts w:eastAsia="等线"/>
          <w:i/>
        </w:rPr>
        <w:t>J</w:t>
      </w:r>
      <w:r w:rsidR="004413D5" w:rsidRPr="004413D5">
        <w:rPr>
          <w:rFonts w:eastAsia="等线"/>
          <w:i/>
          <w:vertAlign w:val="subscript"/>
        </w:rPr>
        <w:t>c</w:t>
      </w:r>
      <w:proofErr w:type="spellEnd"/>
      <w:r w:rsidR="004413D5" w:rsidRPr="004413D5">
        <w:rPr>
          <w:rFonts w:eastAsia="等线"/>
        </w:rPr>
        <w:t xml:space="preserve"> and </w:t>
      </w:r>
      <w:proofErr w:type="spellStart"/>
      <w:r w:rsidR="004413D5" w:rsidRPr="004413D5">
        <w:rPr>
          <w:rFonts w:eastAsia="等线"/>
          <w:i/>
        </w:rPr>
        <w:t>R</w:t>
      </w:r>
      <w:r w:rsidR="004413D5" w:rsidRPr="004413D5">
        <w:rPr>
          <w:rFonts w:eastAsia="等线"/>
          <w:i/>
          <w:vertAlign w:val="subscript"/>
        </w:rPr>
        <w:t>s</w:t>
      </w:r>
      <w:proofErr w:type="spellEnd"/>
      <w:r w:rsidR="004413D5" w:rsidRPr="004413D5">
        <w:rPr>
          <w:rFonts w:eastAsia="等线"/>
        </w:rPr>
        <w:t xml:space="preserve"> as mentioned above.</w:t>
      </w:r>
      <w:r w:rsidR="00F56BDE">
        <w:rPr>
          <w:rFonts w:eastAsia="等线"/>
        </w:rPr>
        <w:t xml:space="preserve"> </w:t>
      </w:r>
      <w:r w:rsidR="00644DD4">
        <w:rPr>
          <w:rFonts w:eastAsia="等线"/>
        </w:rPr>
        <w:t>It</w:t>
      </w:r>
      <w:r w:rsidR="00644DD4" w:rsidRPr="00644DD4">
        <w:rPr>
          <w:rFonts w:eastAsia="等线"/>
        </w:rPr>
        <w:t xml:space="preserve"> </w:t>
      </w:r>
      <w:r w:rsidR="00644DD4">
        <w:rPr>
          <w:rFonts w:eastAsia="等线"/>
        </w:rPr>
        <w:t xml:space="preserve">probably because </w:t>
      </w:r>
      <w:r w:rsidR="00644DD4" w:rsidRPr="00644DD4">
        <w:rPr>
          <w:rFonts w:eastAsia="等线"/>
        </w:rPr>
        <w:t xml:space="preserve">that </w:t>
      </w:r>
      <w:r w:rsidR="0037179B">
        <w:rPr>
          <w:rFonts w:eastAsia="等线"/>
        </w:rPr>
        <w:t>in-plane angles</w:t>
      </w:r>
      <w:r w:rsidR="0037179B" w:rsidRPr="0037179B">
        <w:t xml:space="preserve"> </w:t>
      </w:r>
      <w:r w:rsidR="0037179B" w:rsidRPr="0037179B">
        <w:rPr>
          <w:rFonts w:eastAsia="等线"/>
        </w:rPr>
        <w:t>within certain range</w:t>
      </w:r>
      <w:r w:rsidR="0037179B">
        <w:rPr>
          <w:rFonts w:eastAsia="等线"/>
        </w:rPr>
        <w:t xml:space="preserve"> between YBCO grains are</w:t>
      </w:r>
      <w:r w:rsidR="00644DD4" w:rsidRPr="00644DD4">
        <w:rPr>
          <w:rFonts w:eastAsia="等线"/>
        </w:rPr>
        <w:t xml:space="preserve"> allowed</w:t>
      </w:r>
      <w:r w:rsidR="0037179B">
        <w:rPr>
          <w:rFonts w:eastAsia="等线"/>
        </w:rPr>
        <w:t>, which have</w:t>
      </w:r>
      <w:r w:rsidR="00644DD4" w:rsidRPr="00644DD4">
        <w:rPr>
          <w:rFonts w:eastAsia="等线"/>
        </w:rPr>
        <w:t xml:space="preserve"> no significant effect on the performance</w:t>
      </w:r>
      <w:r w:rsidR="00644DD4">
        <w:rPr>
          <w:rFonts w:eastAsia="等线"/>
        </w:rPr>
        <w:t>.</w:t>
      </w:r>
      <w:r w:rsidR="0037179B">
        <w:rPr>
          <w:rFonts w:eastAsia="等线"/>
        </w:rPr>
        <w:t xml:space="preserve"> </w:t>
      </w:r>
    </w:p>
    <w:p w:rsidR="000A7C35" w:rsidRPr="006C0B36" w:rsidRDefault="000A7C35" w:rsidP="004A55B7">
      <w:pPr>
        <w:pStyle w:val="2"/>
      </w:pPr>
      <w:r w:rsidRPr="006C0B36">
        <w:t>4.Conclusion</w:t>
      </w:r>
    </w:p>
    <w:p w:rsidR="008D1276" w:rsidRPr="008D1276" w:rsidRDefault="008D1276" w:rsidP="00DA2DC8">
      <w:pPr>
        <w:ind w:firstLine="420"/>
        <w:rPr>
          <w:rFonts w:eastAsiaTheme="minorEastAsia"/>
        </w:rPr>
      </w:pPr>
      <w:r w:rsidRPr="008D1276">
        <w:rPr>
          <w:rFonts w:eastAsiaTheme="minorEastAsia"/>
        </w:rPr>
        <w:t xml:space="preserve">In this paper, we presented </w:t>
      </w:r>
      <w:r w:rsidR="00E07C62">
        <w:t>a</w:t>
      </w:r>
      <w:r w:rsidR="00E07C62" w:rsidRPr="00930BD5">
        <w:rPr>
          <w:rFonts w:cs="Times New Roman"/>
        </w:rPr>
        <w:t xml:space="preserve"> </w:t>
      </w:r>
      <w:r w:rsidR="00E07C62" w:rsidRPr="00930BD5">
        <w:rPr>
          <w:rFonts w:eastAsiaTheme="minorEastAsia" w:cs="Times New Roman"/>
        </w:rPr>
        <w:t>special</w:t>
      </w:r>
      <w:r w:rsidR="00E07C62" w:rsidRPr="00CE33A5">
        <w:t xml:space="preserve"> </w:t>
      </w:r>
      <w:r w:rsidR="00E07C62">
        <w:t xml:space="preserve">substrate </w:t>
      </w:r>
      <w:proofErr w:type="spellStart"/>
      <w:r w:rsidR="00E07C62">
        <w:t>turnplate</w:t>
      </w:r>
      <w:proofErr w:type="spellEnd"/>
      <w:r w:rsidR="00E07C62">
        <w:t xml:space="preserve"> and a U-type nozzle</w:t>
      </w:r>
      <w:r w:rsidRPr="008D1276">
        <w:rPr>
          <w:rFonts w:eastAsiaTheme="minorEastAsia"/>
        </w:rPr>
        <w:t xml:space="preserve"> that used for the efficient production of </w:t>
      </w:r>
      <w:r w:rsidR="00DA2DC8">
        <w:rPr>
          <w:rFonts w:eastAsiaTheme="minorEastAsia"/>
        </w:rPr>
        <w:t>double-sided</w:t>
      </w:r>
      <w:r w:rsidRPr="008D1276">
        <w:rPr>
          <w:rFonts w:eastAsiaTheme="minorEastAsia"/>
        </w:rPr>
        <w:t xml:space="preserve"> YBCO thin films</w:t>
      </w:r>
      <w:r w:rsidR="007256C2">
        <w:rPr>
          <w:rFonts w:eastAsiaTheme="minorEastAsia"/>
        </w:rPr>
        <w:t xml:space="preserve"> in</w:t>
      </w:r>
      <w:r w:rsidR="007C592D">
        <w:rPr>
          <w:rFonts w:eastAsiaTheme="minorEastAsia"/>
        </w:rPr>
        <w:t xml:space="preserve"> </w:t>
      </w:r>
      <w:r w:rsidR="007256C2">
        <w:rPr>
          <w:rFonts w:eastAsiaTheme="minorEastAsia"/>
        </w:rPr>
        <w:t>batch</w:t>
      </w:r>
      <w:r w:rsidR="00E07C62">
        <w:rPr>
          <w:rFonts w:eastAsiaTheme="minorEastAsia"/>
        </w:rPr>
        <w:t xml:space="preserve"> with pulsed inject MOCVD</w:t>
      </w:r>
      <w:r w:rsidRPr="008D1276">
        <w:rPr>
          <w:rFonts w:eastAsiaTheme="minorEastAsia"/>
        </w:rPr>
        <w:t xml:space="preserve">. </w:t>
      </w:r>
      <w:r w:rsidR="00C952A4">
        <w:rPr>
          <w:rFonts w:eastAsiaTheme="minorEastAsia"/>
        </w:rPr>
        <w:t>Experiment r</w:t>
      </w:r>
      <w:r w:rsidRPr="008D1276">
        <w:rPr>
          <w:rFonts w:eastAsiaTheme="minorEastAsia"/>
        </w:rPr>
        <w:t>esults indicated that the average preparation rate of 2-in</w:t>
      </w:r>
      <w:r w:rsidR="004D3F51">
        <w:rPr>
          <w:rFonts w:eastAsiaTheme="minorEastAsia"/>
        </w:rPr>
        <w:t>.</w:t>
      </w:r>
      <w:r w:rsidRPr="008D1276">
        <w:rPr>
          <w:rFonts w:eastAsiaTheme="minorEastAsia"/>
        </w:rPr>
        <w:t xml:space="preserve"> double-sided 500 nm thick YBCO thin films was </w:t>
      </w:r>
      <w:r w:rsidR="00DA2DC8">
        <w:rPr>
          <w:rFonts w:eastAsiaTheme="minorEastAsia"/>
        </w:rPr>
        <w:t>only about</w:t>
      </w:r>
      <w:r w:rsidR="0083256E">
        <w:rPr>
          <w:rFonts w:eastAsiaTheme="minorEastAsia"/>
        </w:rPr>
        <w:t xml:space="preserve"> </w:t>
      </w:r>
      <w:r w:rsidR="0083256E">
        <w:rPr>
          <w:rFonts w:eastAsiaTheme="minorEastAsia" w:hint="eastAsia"/>
        </w:rPr>
        <w:t>16</w:t>
      </w:r>
      <w:r w:rsidRPr="008D1276">
        <w:rPr>
          <w:rFonts w:eastAsiaTheme="minorEastAsia"/>
        </w:rPr>
        <w:t xml:space="preserve"> minutes per piece.</w:t>
      </w:r>
      <w:r w:rsidRPr="00B24ACE">
        <w:rPr>
          <w:rFonts w:eastAsiaTheme="minorEastAsia"/>
        </w:rPr>
        <w:t xml:space="preserve"> </w:t>
      </w:r>
      <w:r w:rsidR="00705B1D" w:rsidRPr="00B24ACE">
        <w:t>The double-side YBC</w:t>
      </w:r>
      <w:r w:rsidR="00F4728D" w:rsidRPr="00B24ACE">
        <w:t xml:space="preserve">O thin films in one turn and </w:t>
      </w:r>
      <w:r w:rsidR="00705B1D" w:rsidRPr="00B24ACE">
        <w:t>different turn</w:t>
      </w:r>
      <w:r w:rsidR="00F4728D" w:rsidRPr="00B24ACE">
        <w:t>s with same condition have</w:t>
      </w:r>
      <w:r w:rsidR="00705B1D" w:rsidRPr="00B24ACE">
        <w:t xml:space="preserve"> good consistency</w:t>
      </w:r>
      <w:r w:rsidR="009B4054" w:rsidRPr="00B24ACE">
        <w:rPr>
          <w:rFonts w:eastAsiaTheme="minorEastAsia"/>
        </w:rPr>
        <w:t xml:space="preserve">, which indicates our pulsed inject MOCVD is suitable for batch production of </w:t>
      </w:r>
      <w:r w:rsidR="00B63618" w:rsidRPr="00B24ACE">
        <w:rPr>
          <w:rFonts w:eastAsiaTheme="minorEastAsia"/>
        </w:rPr>
        <w:t xml:space="preserve">double-sided </w:t>
      </w:r>
      <w:r w:rsidR="009B4054" w:rsidRPr="00B24ACE">
        <w:rPr>
          <w:rFonts w:eastAsiaTheme="minorEastAsia"/>
        </w:rPr>
        <w:t xml:space="preserve">YBCO thin films. </w:t>
      </w:r>
      <w:r w:rsidRPr="008D1276">
        <w:rPr>
          <w:rFonts w:eastAsiaTheme="minorEastAsia"/>
        </w:rPr>
        <w:t xml:space="preserve">Meanwhile, </w:t>
      </w:r>
      <w:r w:rsidR="00CD6348">
        <w:rPr>
          <w:rFonts w:eastAsiaTheme="minorEastAsia"/>
        </w:rPr>
        <w:t>t</w:t>
      </w:r>
      <w:r w:rsidR="00CD6348" w:rsidRPr="00CD6348">
        <w:rPr>
          <w:rFonts w:eastAsiaTheme="minorEastAsia"/>
        </w:rPr>
        <w:t>he YBCO thin films maintained good homogeneity in-plane and consistency for both sides.</w:t>
      </w:r>
      <w:r w:rsidRPr="008D1276">
        <w:rPr>
          <w:rFonts w:eastAsiaTheme="minorEastAsia"/>
        </w:rPr>
        <w:t xml:space="preserve"> And the 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proofErr w:type="spellEnd"/>
      <w:r w:rsidRPr="00DA2DC8">
        <w:rPr>
          <w:rFonts w:eastAsiaTheme="minorEastAsia" w:cs="Times New Roman"/>
          <w:szCs w:val="21"/>
        </w:rPr>
        <w:t xml:space="preserve"> </w:t>
      </w:r>
      <w:r w:rsidR="00A44047">
        <w:rPr>
          <w:rFonts w:eastAsiaTheme="minorEastAsia"/>
        </w:rPr>
        <w:t xml:space="preserve">of </w:t>
      </w:r>
      <w:r w:rsidR="00DA2DC8">
        <w:rPr>
          <w:rFonts w:eastAsiaTheme="minorEastAsia"/>
        </w:rPr>
        <w:t xml:space="preserve">prepared </w:t>
      </w:r>
      <w:r w:rsidRPr="008D1276">
        <w:rPr>
          <w:rFonts w:eastAsiaTheme="minorEastAsia"/>
        </w:rPr>
        <w:t>YBCO thin films with good biaxial texture is 2.2-2.4</w:t>
      </w:r>
      <w:r w:rsidR="00F5757C">
        <w:rPr>
          <w:rFonts w:eastAsiaTheme="minorEastAsia"/>
        </w:rPr>
        <w:t xml:space="preserve"> MA·cm</w:t>
      </w:r>
      <w:r w:rsidR="00F5757C" w:rsidRPr="00F5757C">
        <w:rPr>
          <w:rFonts w:eastAsiaTheme="minorEastAsia"/>
          <w:vertAlign w:val="superscript"/>
        </w:rPr>
        <w:t>-2</w:t>
      </w:r>
      <w:r w:rsidR="00F5757C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 xml:space="preserve">T). Moreover, the 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Pr="008D1276">
        <w:rPr>
          <w:rFonts w:eastAsiaTheme="minorEastAsia"/>
        </w:rPr>
        <w:t xml:space="preserve"> was as low as 0.323</w:t>
      </w:r>
      <w:r w:rsidR="00DA2DC8">
        <w:rPr>
          <w:rFonts w:eastAsiaTheme="minorEastAsia"/>
        </w:rPr>
        <w:t xml:space="preserve"> </w:t>
      </w:r>
      <w:proofErr w:type="spellStart"/>
      <w:r w:rsidRPr="008D1276">
        <w:rPr>
          <w:rFonts w:eastAsiaTheme="minorEastAsia"/>
        </w:rPr>
        <w:t>mΩ</w:t>
      </w:r>
      <w:proofErr w:type="spellEnd"/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>K,</w:t>
      </w:r>
      <w:r w:rsidR="00A44047">
        <w:rPr>
          <w:rFonts w:eastAsiaTheme="minorEastAsia"/>
        </w:rPr>
        <w:t xml:space="preserve"> </w:t>
      </w:r>
      <w:r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Pr="008D1276">
        <w:rPr>
          <w:rFonts w:eastAsiaTheme="minorEastAsia"/>
        </w:rPr>
        <w:t>GHz)</w:t>
      </w:r>
      <w:r w:rsidR="00A44047">
        <w:rPr>
          <w:rFonts w:eastAsiaTheme="minorEastAsia"/>
        </w:rPr>
        <w:t>.</w:t>
      </w:r>
      <w:r w:rsidR="00F5757C">
        <w:rPr>
          <w:rFonts w:eastAsiaTheme="minorEastAsia"/>
        </w:rPr>
        <w:t xml:space="preserve"> </w:t>
      </w:r>
      <w:r w:rsidR="00A44047">
        <w:rPr>
          <w:rFonts w:eastAsiaTheme="minorEastAsia"/>
        </w:rPr>
        <w:t>I</w:t>
      </w:r>
      <w:r w:rsidRPr="008D1276">
        <w:rPr>
          <w:rFonts w:eastAsiaTheme="minorEastAsia"/>
        </w:rPr>
        <w:t xml:space="preserve">t illuminated that </w:t>
      </w:r>
      <w:r w:rsidR="00A44047">
        <w:rPr>
          <w:rFonts w:eastAsiaTheme="minorEastAsia"/>
        </w:rPr>
        <w:t xml:space="preserve">the prepared double-sided YBCO thin films have </w:t>
      </w:r>
      <w:r w:rsidR="00A44047" w:rsidRPr="008D1276">
        <w:rPr>
          <w:rFonts w:eastAsiaTheme="minorEastAsia"/>
        </w:rPr>
        <w:t xml:space="preserve">met the demand of microwave </w:t>
      </w:r>
      <w:r w:rsidR="00DA2DC8">
        <w:rPr>
          <w:rFonts w:eastAsiaTheme="minorEastAsia"/>
        </w:rPr>
        <w:t>filter</w:t>
      </w:r>
      <w:r w:rsidR="00A44047" w:rsidRPr="008D1276">
        <w:rPr>
          <w:rFonts w:eastAsiaTheme="minorEastAsia"/>
        </w:rPr>
        <w:t>s (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proofErr w:type="spellEnd"/>
      <w:r w:rsidR="00A44047" w:rsidRPr="008D1276">
        <w:rPr>
          <w:rFonts w:eastAsiaTheme="minorEastAsia" w:hint="eastAsia"/>
        </w:rPr>
        <w:t>≥</w:t>
      </w:r>
      <w:r w:rsidR="00287CC5">
        <w:rPr>
          <w:rFonts w:eastAsiaTheme="minorEastAsia"/>
        </w:rPr>
        <w:t xml:space="preserve">2.0 </w:t>
      </w:r>
      <w:r w:rsidR="00A44047" w:rsidRPr="008D1276">
        <w:rPr>
          <w:rFonts w:eastAsiaTheme="minorEastAsia"/>
        </w:rPr>
        <w:t>MA·cm</w:t>
      </w:r>
      <w:r w:rsidR="00A44047" w:rsidRPr="00A44047">
        <w:rPr>
          <w:rFonts w:eastAsiaTheme="minorEastAsia"/>
          <w:vertAlign w:val="superscript"/>
        </w:rPr>
        <w:t>-2</w:t>
      </w:r>
      <w:r w:rsidR="004937D6">
        <w:rPr>
          <w:rFonts w:eastAsiaTheme="minorEastAsia"/>
          <w:vertAlign w:val="superscript"/>
        </w:rPr>
        <w:t xml:space="preserve"> </w:t>
      </w:r>
      <w:r w:rsidR="00DA2DC8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DA2DC8">
        <w:rPr>
          <w:rFonts w:eastAsiaTheme="minorEastAsia" w:hint="eastAsia"/>
        </w:rPr>
        <w:t>K</w:t>
      </w:r>
      <w:r w:rsidR="00DA2DC8">
        <w:rPr>
          <w:rFonts w:eastAsiaTheme="minorEastAsia"/>
        </w:rPr>
        <w:t>,</w:t>
      </w:r>
      <w:r w:rsidR="00A44047" w:rsidRPr="008D1276">
        <w:rPr>
          <w:rFonts w:eastAsiaTheme="minorEastAsia"/>
        </w:rPr>
        <w:t xml:space="preserve"> 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 xml:space="preserve">T), 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="00A44047" w:rsidRPr="008D1276">
        <w:rPr>
          <w:rFonts w:eastAsiaTheme="minorEastAsia" w:hint="eastAsia"/>
        </w:rPr>
        <w:t>≤</w:t>
      </w:r>
      <w:r w:rsidR="004937D6">
        <w:rPr>
          <w:rFonts w:eastAsiaTheme="minorEastAsia"/>
        </w:rPr>
        <w:t xml:space="preserve">0.5 </w:t>
      </w:r>
      <w:proofErr w:type="spellStart"/>
      <w:r w:rsidR="00A44047" w:rsidRPr="008D1276">
        <w:rPr>
          <w:rFonts w:eastAsiaTheme="minorEastAsia"/>
        </w:rPr>
        <w:t>mΩ</w:t>
      </w:r>
      <w:proofErr w:type="spellEnd"/>
      <w:r w:rsidR="00A44047" w:rsidRPr="008D1276">
        <w:rPr>
          <w:rFonts w:eastAsiaTheme="minorEastAsia"/>
        </w:rPr>
        <w:t xml:space="preserve"> (77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K,</w:t>
      </w:r>
      <w:r w:rsidR="00F5757C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GHz))</w:t>
      </w:r>
      <w:r w:rsidR="002D5EE5">
        <w:rPr>
          <w:rFonts w:eastAsiaTheme="minorEastAsia"/>
        </w:rPr>
        <w:t xml:space="preserve"> and </w:t>
      </w:r>
      <w:r w:rsidR="00673888">
        <w:rPr>
          <w:rFonts w:eastAsiaTheme="minorEastAsia"/>
        </w:rPr>
        <w:t>this design to</w:t>
      </w:r>
      <w:r w:rsidR="00A44047">
        <w:rPr>
          <w:rFonts w:eastAsiaTheme="minorEastAsia"/>
        </w:rPr>
        <w:t xml:space="preserve"> </w:t>
      </w:r>
      <w:r w:rsidR="00673888">
        <w:rPr>
          <w:rFonts w:eastAsiaTheme="minorEastAsia"/>
        </w:rPr>
        <w:t>efficiently</w:t>
      </w:r>
      <w:r w:rsidR="00DA2DC8">
        <w:rPr>
          <w:rFonts w:eastAsiaTheme="minorEastAsia"/>
        </w:rPr>
        <w:t xml:space="preserve"> </w:t>
      </w:r>
      <w:r w:rsidR="00673888">
        <w:rPr>
          <w:rFonts w:eastAsiaTheme="minorEastAsia"/>
        </w:rPr>
        <w:t>produce</w:t>
      </w:r>
      <w:r w:rsidRPr="008D1276">
        <w:rPr>
          <w:rFonts w:eastAsiaTheme="minorEastAsia"/>
        </w:rPr>
        <w:t xml:space="preserve"> double-sided YBCO thin films </w:t>
      </w:r>
      <w:r w:rsidR="00DA2DC8">
        <w:rPr>
          <w:rFonts w:eastAsiaTheme="minorEastAsia"/>
        </w:rPr>
        <w:t xml:space="preserve">in batch </w:t>
      </w:r>
      <w:r w:rsidR="002F59F1">
        <w:rPr>
          <w:rFonts w:eastAsiaTheme="minorEastAsia"/>
        </w:rPr>
        <w:t>i</w:t>
      </w:r>
      <w:r w:rsidRPr="008D1276">
        <w:rPr>
          <w:rFonts w:eastAsiaTheme="minorEastAsia"/>
        </w:rPr>
        <w:t>s feasible</w:t>
      </w:r>
      <w:r w:rsidR="00A44047">
        <w:rPr>
          <w:rFonts w:eastAsiaTheme="minorEastAsia"/>
        </w:rPr>
        <w:t>.</w:t>
      </w:r>
    </w:p>
    <w:p w:rsidR="00583AE5" w:rsidRPr="006C0B36" w:rsidRDefault="0022131E" w:rsidP="006C0B36">
      <w:pPr>
        <w:pStyle w:val="2"/>
      </w:pPr>
      <w:r w:rsidRPr="006C0B36">
        <w:t>Acknowledgment</w:t>
      </w:r>
    </w:p>
    <w:p w:rsidR="00BD3746" w:rsidRPr="00BD3746" w:rsidRDefault="00BD3746" w:rsidP="00BD374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>e gratefully acknowledge the support of the National Natural Science Foundation of China (No.51872040).</w:t>
      </w:r>
    </w:p>
    <w:p w:rsidR="00583AE5" w:rsidRPr="00DA2DC8" w:rsidRDefault="00D103EC" w:rsidP="00DA2DC8">
      <w:pPr>
        <w:pStyle w:val="2"/>
      </w:pPr>
      <w:r w:rsidRPr="00DA2DC8">
        <w:t>Reference</w:t>
      </w:r>
    </w:p>
    <w:p w:rsidR="00F5757C" w:rsidRPr="00C0121C" w:rsidRDefault="00583AE5" w:rsidP="00FD3C6F">
      <w:pPr>
        <w:pStyle w:val="EndNoteBibliography"/>
        <w:spacing w:after="0"/>
        <w:ind w:left="500" w:hangingChars="250" w:hanging="50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</w:rPr>
        <w:fldChar w:fldCharType="begin"/>
      </w:r>
      <w:r w:rsidRPr="00C0121C">
        <w:rPr>
          <w:rFonts w:ascii="Times New Roman" w:hAnsi="Times New Roman" w:cs="Times New Roman"/>
        </w:rPr>
        <w:instrText xml:space="preserve"> ADDIN EN.REFLIST </w:instrText>
      </w:r>
      <w:r w:rsidRPr="00C0121C">
        <w:rPr>
          <w:rFonts w:ascii="Times New Roman" w:hAnsi="Times New Roman" w:cs="Times New Roman"/>
        </w:rPr>
        <w:fldChar w:fldCharType="separate"/>
      </w:r>
      <w:r w:rsidR="002E0FB9" w:rsidRPr="00C0121C">
        <w:rPr>
          <w:rFonts w:ascii="Times New Roman" w:hAnsi="Times New Roman" w:cs="Times New Roman"/>
          <w:sz w:val="18"/>
          <w:szCs w:val="18"/>
        </w:rPr>
        <w:t>[1]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="00F5757C" w:rsidRPr="00C0121C">
        <w:rPr>
          <w:rFonts w:ascii="Times New Roman" w:hAnsi="Times New Roman" w:cs="Times New Roman"/>
          <w:sz w:val="18"/>
          <w:szCs w:val="18"/>
        </w:rPr>
        <w:t>S.I. Bondarenko, V.P. Koverya, A.V. Krevsun, S.I. Link, High-temperature superconductors of the family (RE)Ba2Cu3O</w:t>
      </w:r>
      <w:r w:rsidR="00F5757C" w:rsidRPr="00C0121C">
        <w:rPr>
          <w:rFonts w:ascii="Times New Roman" w:hAnsi="Times New Roman" w:cs="Times New Roman"/>
          <w:sz w:val="18"/>
          <w:szCs w:val="18"/>
          <w:vertAlign w:val="subscript"/>
        </w:rPr>
        <w:t>7-δ</w:t>
      </w:r>
      <w:r w:rsidR="00F5757C" w:rsidRPr="00C0121C">
        <w:rPr>
          <w:rFonts w:ascii="Times New Roman" w:hAnsi="Times New Roman" w:cs="Times New Roman"/>
          <w:sz w:val="18"/>
          <w:szCs w:val="18"/>
        </w:rPr>
        <w:t xml:space="preserve"> and their ap</w:t>
      </w:r>
      <w:r w:rsidR="00DC69AB" w:rsidRPr="00C0121C">
        <w:rPr>
          <w:rFonts w:ascii="Times New Roman" w:hAnsi="Times New Roman" w:cs="Times New Roman"/>
          <w:sz w:val="18"/>
          <w:szCs w:val="18"/>
        </w:rPr>
        <w:t>plication (Review Article), in:</w:t>
      </w:r>
      <w:r w:rsidR="00F5757C" w:rsidRPr="00C0121C">
        <w:rPr>
          <w:rFonts w:ascii="Times New Roman" w:hAnsi="Times New Roman" w:cs="Times New Roman"/>
          <w:sz w:val="18"/>
          <w:szCs w:val="18"/>
        </w:rPr>
        <w:t xml:space="preserve"> Low Temperature Physics, 2017, pp. 1125-1151, doi:10.1063/1.5008405.</w:t>
      </w:r>
    </w:p>
    <w:p w:rsidR="00F5757C" w:rsidRPr="00C0121C" w:rsidRDefault="002E0FB9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>[2]</w:t>
      </w:r>
      <w:r w:rsidRPr="00C0121C">
        <w:rPr>
          <w:rFonts w:ascii="Times New Roman" w:hAnsi="Times New Roman" w:cs="Times New Roman"/>
          <w:sz w:val="18"/>
          <w:szCs w:val="18"/>
        </w:rPr>
        <w:tab/>
      </w:r>
      <w:r w:rsidR="00F5757C" w:rsidRPr="00C0121C">
        <w:rPr>
          <w:rFonts w:ascii="Times New Roman" w:hAnsi="Times New Roman" w:cs="Times New Roman"/>
          <w:sz w:val="18"/>
          <w:szCs w:val="18"/>
        </w:rPr>
        <w:t>L. Guo-Chun, Z. Dawei, S. Chien-Fu, M.E. Johansson, R.S. Withers, D.E. Oates, A.C. Anderson, P. Polakos, P. Mankiewich, E.d. Obaldia, R.E. Miller, High-power HTS microstrip filters for wireless communication, IEEE Transactions on Microwave Theory and Techniques, 43 (1995) 3020-3029, doi:10.1109/22.475668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lastRenderedPageBreak/>
        <w:t xml:space="preserve">[3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 xml:space="preserve">A. Fathy, D. Kalokitis, V. Pendrick, E. Balohoubek, A. Pique, M. Mathur, Superconducting narrow band pass filters </w:t>
      </w:r>
      <w:r w:rsidR="00DC69AB" w:rsidRPr="00C0121C">
        <w:rPr>
          <w:rFonts w:ascii="Times New Roman" w:hAnsi="Times New Roman" w:cs="Times New Roman"/>
          <w:sz w:val="18"/>
          <w:szCs w:val="18"/>
        </w:rPr>
        <w:t xml:space="preserve">for advanced multiplexers, in: </w:t>
      </w:r>
      <w:r w:rsidRPr="00C0121C">
        <w:rPr>
          <w:rFonts w:ascii="Times New Roman" w:hAnsi="Times New Roman" w:cs="Times New Roman"/>
          <w:sz w:val="18"/>
          <w:szCs w:val="18"/>
        </w:rPr>
        <w:t>1993 IEEE MTT-S International Microwave Symposium Digest, 1993, pp. 1277-1280 vol.1273, doi:10.1109/MWSYM.1993.277107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4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5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6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J. Qiao, C.Y. Yang, High-Tc superconductors on buffered silicon: materials properties and device applications, Materials Science and Engineering: R: Reports, 14 (1995) 157-201, doi:</w:t>
      </w:r>
      <w:hyperlink r:id="rId25" w:history="1">
        <w:r w:rsidRPr="00C0121C">
          <w:rPr>
            <w:rFonts w:ascii="Times New Roman" w:hAnsi="Times New Roman" w:cs="Times New Roman"/>
            <w:sz w:val="18"/>
            <w:szCs w:val="18"/>
          </w:rPr>
          <w:t>https://doi.org/10.1016/0927-796X(94)00172-3</w:t>
        </w:r>
      </w:hyperlink>
      <w:r w:rsidRPr="00C0121C">
        <w:rPr>
          <w:rFonts w:ascii="Times New Roman" w:hAnsi="Times New Roman" w:cs="Times New Roman"/>
          <w:sz w:val="18"/>
          <w:szCs w:val="18"/>
        </w:rPr>
        <w:t>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7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D.E. Oates, G.F. Dionne, Magnetically tunable superconducting resonators and filters, IEEE Transactions on Applied Superconductivity, 9 (1999) 4170-4175, doi:10.1109/77.783944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8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9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M. Lorenz, H. Hochmuth, D. Matusch, M. Kusunoki, V.L. Svetchnikov, V. Riede, I. Stanca, G. Kastner, D. Hesse, High-quality Y-Ba-Cu-O thin films by PLD-ready for market applications, IEEE Transactions on Applied Superconductivity, 11 (2001) 3209-3212, doi:10.1109/77.919747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0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Y. He, Y. Wang, Y. Hu, W. Chen, Z. Yan, Superconducting electrode capacitor based on double-sided YBCO thin film for wireless power transfer applications, Superconductor Science and Technology, 32 (2019), doi:10.1088/1361-6668/aaebd8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lastRenderedPageBreak/>
        <w:t xml:space="preserve">[11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2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L.-M. Wang, W.-C. Lin, M.-L. Chang, C.-Y. Shiau, C.-T. Wu, Characteristics of Ultra-Wideband Bandpass YBCO Filter With Impendence Stub, IEEE Transactions on Applied Superconductivity, 21 (2011) 551-554, doi:10.1109/tasc.2010.2091231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3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S. Kolesov, H. Chaloupka, A. Baumfalk, T. Kaiser, Planar HTS structures for high-power applications in communication systems, Journal of Superconductivity, 10 (1997) 179-187, doi:10.1007/bf02770548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4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5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6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H. Kinder, P. Berberich, B. Utz, W. Prusseit, Double sided YBCO films on 4" substrates by thermal reactive evaporation, IEEE Transactions on Applied Superconductivity, 5 (1995) 1575-1580, doi:10.1109/77.402874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7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Y. Ito, Y. Yoshida, M. Iwata, Y. Takai, I. Hirabayashi, Preparation of double-sided YBa2Cu3O7−δ film by hot-wall type MOCVD, Physica C: Superconductivity, 288 (1997) 178-184, doi:</w:t>
      </w:r>
      <w:hyperlink r:id="rId26" w:history="1">
        <w:r w:rsidRPr="00C0121C">
          <w:rPr>
            <w:rFonts w:ascii="Times New Roman" w:hAnsi="Times New Roman" w:cs="Times New Roman"/>
            <w:sz w:val="18"/>
            <w:szCs w:val="18"/>
          </w:rPr>
          <w:t>10.1016/S0921-4534(97)01573-6</w:t>
        </w:r>
      </w:hyperlink>
      <w:r w:rsidRPr="00C0121C">
        <w:rPr>
          <w:rFonts w:ascii="Times New Roman" w:hAnsi="Times New Roman" w:cs="Times New Roman"/>
          <w:sz w:val="18"/>
          <w:szCs w:val="18"/>
        </w:rPr>
        <w:t>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8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X.Z. Liu, B.W. Tao, X.W. Deng, Y. Zhang, Y.R. Li, The preparation of two inch double-sided YBCO thin films, Superconductor Science and Technology, 15 (2002) 1698-1700, doi:10.1088/0953-2048/15/12/313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19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 xml:space="preserve">F. Ding, H. Gu, T. Li, J. Cao, X. Lv, Y. Lei, Batch </w:t>
      </w:r>
      <w:r w:rsidRPr="00C0121C">
        <w:rPr>
          <w:rFonts w:ascii="Times New Roman" w:hAnsi="Times New Roman" w:cs="Times New Roman"/>
          <w:sz w:val="18"/>
          <w:szCs w:val="18"/>
        </w:rPr>
        <w:lastRenderedPageBreak/>
        <w:t>production of large-area double-sided YBa2Cu3O7−δthin films by DC magnetron sputtering, Superconductor Science and Technology, 22 (2009), doi:10.1088/0953-2048/22/5/055019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0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M. Lorenz, H. Hochmuth, D. Natusch, K. Kreher, Highly reproducible large-area and double-sided pulsed laser deposition of HTSC YBCO:Ag thin films for microwave applications, Applied Physics A, 69 (1999) S905-S911, doi:10.1007/s003390051556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1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W. Prusseit, R. Semerad, K. Irgmaier, G. Sigl, Optimized double sided DyBa2Cu3O7-thin films for RF applications, Physica C: Superconductivity, 392-396 (2003) 1225-1228, doi:</w:t>
      </w:r>
      <w:hyperlink r:id="rId27" w:history="1">
        <w:r w:rsidRPr="00C0121C">
          <w:rPr>
            <w:rFonts w:ascii="Times New Roman" w:hAnsi="Times New Roman" w:cs="Times New Roman"/>
            <w:sz w:val="18"/>
            <w:szCs w:val="18"/>
          </w:rPr>
          <w:t>10.1016/S0921-4534(03)01028-1</w:t>
        </w:r>
      </w:hyperlink>
      <w:r w:rsidRPr="00C0121C">
        <w:rPr>
          <w:rFonts w:ascii="Times New Roman" w:hAnsi="Times New Roman" w:cs="Times New Roman"/>
          <w:sz w:val="18"/>
          <w:szCs w:val="18"/>
        </w:rPr>
        <w:t>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2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hyperlink r:id="rId28" w:history="1">
        <w:r w:rsidRPr="00C0121C">
          <w:rPr>
            <w:rFonts w:ascii="Times New Roman" w:hAnsi="Times New Roman" w:cs="Times New Roman"/>
            <w:sz w:val="18"/>
            <w:szCs w:val="18"/>
          </w:rPr>
          <w:t>10.1016/j.physc.2006.04.042</w:t>
        </w:r>
      </w:hyperlink>
      <w:r w:rsidRPr="00C0121C">
        <w:rPr>
          <w:rFonts w:ascii="Times New Roman" w:hAnsi="Times New Roman" w:cs="Times New Roman"/>
          <w:sz w:val="18"/>
          <w:szCs w:val="18"/>
        </w:rPr>
        <w:t>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3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S.S. Wang, Z.L. Zhang, L. Wang, L.K. Gao, J. Liu, High quality uniform YBCO film growth by the metalorganic deposition using trifluoroacetates, Physica C: Superconductivity and its Applications, 534 (2017) 68-72, doi:</w:t>
      </w:r>
      <w:hyperlink r:id="rId29" w:history="1">
        <w:r w:rsidRPr="00C0121C">
          <w:rPr>
            <w:rFonts w:ascii="Times New Roman" w:hAnsi="Times New Roman" w:cs="Times New Roman"/>
            <w:sz w:val="18"/>
            <w:szCs w:val="18"/>
          </w:rPr>
          <w:t>10.1016/j.physc.2017.02.001</w:t>
        </w:r>
      </w:hyperlink>
      <w:r w:rsidRPr="00C0121C">
        <w:rPr>
          <w:rFonts w:ascii="Times New Roman" w:hAnsi="Times New Roman" w:cs="Times New Roman"/>
          <w:sz w:val="18"/>
          <w:szCs w:val="18"/>
        </w:rPr>
        <w:t>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4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M. Sohma, K. Tsukada, I. Yamaguchi, K. Kamiya, W. Kondo, T. Kumagai, T. Manabe, Cerium Oxide Buffer Layers on Perovskite-Type S</w:t>
      </w:r>
      <w:r w:rsidR="00DC69AB" w:rsidRPr="00C0121C">
        <w:rPr>
          <w:rFonts w:ascii="Times New Roman" w:hAnsi="Times New Roman" w:cs="Times New Roman"/>
          <w:sz w:val="18"/>
          <w:szCs w:val="18"/>
        </w:rPr>
        <w:t>ubstrates for Preparation of c</w:t>
      </w:r>
      <w:r w:rsidRPr="00C0121C">
        <w:rPr>
          <w:rFonts w:ascii="Times New Roman" w:hAnsi="Times New Roman" w:cs="Times New Roman"/>
          <w:sz w:val="18"/>
          <w:szCs w:val="18"/>
        </w:rPr>
        <w:t>-Axis-Oriented YBa</w:t>
      </w:r>
      <w:r w:rsidRPr="00C0121C">
        <w:rPr>
          <w:rFonts w:ascii="Times New Roman" w:hAnsi="Times New Roman" w:cs="Times New Roman"/>
          <w:sz w:val="18"/>
          <w:szCs w:val="18"/>
          <w:vertAlign w:val="subscript"/>
        </w:rPr>
        <w:t>2</w:t>
      </w:r>
      <w:r w:rsidRPr="00C0121C">
        <w:rPr>
          <w:rFonts w:ascii="Times New Roman" w:hAnsi="Times New Roman" w:cs="Times New Roman"/>
          <w:sz w:val="18"/>
          <w:szCs w:val="18"/>
        </w:rPr>
        <w:t>Cu</w:t>
      </w:r>
      <w:r w:rsidRPr="00C0121C">
        <w:rPr>
          <w:rFonts w:ascii="Times New Roman" w:hAnsi="Times New Roman" w:cs="Times New Roman"/>
          <w:sz w:val="18"/>
          <w:szCs w:val="18"/>
          <w:vertAlign w:val="subscript"/>
        </w:rPr>
        <w:t>3</w:t>
      </w:r>
      <w:r w:rsidRPr="00C0121C">
        <w:rPr>
          <w:rFonts w:ascii="Times New Roman" w:hAnsi="Times New Roman" w:cs="Times New Roman"/>
          <w:sz w:val="18"/>
          <w:szCs w:val="18"/>
        </w:rPr>
        <w:t>O</w:t>
      </w:r>
      <w:r w:rsidRPr="00C0121C">
        <w:rPr>
          <w:rFonts w:ascii="Times New Roman" w:hAnsi="Times New Roman" w:cs="Times New Roman"/>
          <w:sz w:val="18"/>
          <w:szCs w:val="18"/>
          <w:vertAlign w:val="subscript"/>
        </w:rPr>
        <w:t>7</w:t>
      </w:r>
      <w:r w:rsidRPr="00C0121C">
        <w:rPr>
          <w:rFonts w:ascii="Times New Roman" w:hAnsi="Times New Roman" w:cs="Times New Roman"/>
          <w:sz w:val="18"/>
          <w:szCs w:val="18"/>
        </w:rPr>
        <w:t xml:space="preserve"> Films by Fluorine-Free Metalorganic Deposition, IEEE Transactions on Applied Superconductivity, 19 (2009) 3463-3466, doi:10.1109/TASC.2009.2018822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5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  <w:sz w:val="18"/>
          <w:szCs w:val="18"/>
        </w:rPr>
      </w:pPr>
      <w:r w:rsidRPr="00C0121C">
        <w:rPr>
          <w:rFonts w:ascii="Times New Roman" w:hAnsi="Times New Roman" w:cs="Times New Roman"/>
          <w:sz w:val="18"/>
          <w:szCs w:val="18"/>
        </w:rPr>
        <w:t xml:space="preserve">[26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S. Miyata, K. Matsuse, A. Ibi, T. Izumi, Y. Shiohara, T. Goto, High-rate deposition of YBa2Cu3O</w:t>
      </w:r>
      <w:r w:rsidRPr="00C0121C">
        <w:rPr>
          <w:rFonts w:ascii="Times New Roman" w:hAnsi="Times New Roman" w:cs="Times New Roman"/>
          <w:sz w:val="18"/>
          <w:szCs w:val="18"/>
          <w:vertAlign w:val="subscript"/>
        </w:rPr>
        <w:t>7−δ</w:t>
      </w:r>
      <w:r w:rsidR="00DC69AB" w:rsidRPr="00C0121C">
        <w:rPr>
          <w:rFonts w:ascii="Times New Roman" w:hAnsi="Times New Roman" w:cs="Times New Roman"/>
          <w:sz w:val="18"/>
          <w:szCs w:val="18"/>
        </w:rPr>
        <w:t xml:space="preserve"> </w:t>
      </w:r>
      <w:r w:rsidRPr="00C0121C">
        <w:rPr>
          <w:rFonts w:ascii="Times New Roman" w:hAnsi="Times New Roman" w:cs="Times New Roman"/>
          <w:sz w:val="18"/>
          <w:szCs w:val="18"/>
        </w:rPr>
        <w:t>high-temperature superconducting films by IR-laser-assisted chemical vapor deposition, Superconductor Science and Technology, 26 (2013) 045020, doi:10.1088/0953-2048/26/4/045020.</w:t>
      </w:r>
    </w:p>
    <w:p w:rsidR="00F5757C" w:rsidRPr="00C0121C" w:rsidRDefault="00F5757C" w:rsidP="00FD3C6F">
      <w:pPr>
        <w:pStyle w:val="EndNoteBibliography"/>
        <w:spacing w:after="0"/>
        <w:ind w:left="450" w:hangingChars="250" w:hanging="450"/>
        <w:jc w:val="both"/>
        <w:rPr>
          <w:rFonts w:ascii="Times New Roman" w:hAnsi="Times New Roman" w:cs="Times New Roman"/>
        </w:rPr>
      </w:pPr>
      <w:r w:rsidRPr="00C0121C">
        <w:rPr>
          <w:rFonts w:ascii="Times New Roman" w:hAnsi="Times New Roman" w:cs="Times New Roman"/>
          <w:sz w:val="18"/>
          <w:szCs w:val="18"/>
        </w:rPr>
        <w:lastRenderedPageBreak/>
        <w:t xml:space="preserve">[27] </w:t>
      </w:r>
      <w:r w:rsidR="002E0FB9" w:rsidRPr="00C0121C">
        <w:rPr>
          <w:rFonts w:ascii="Times New Roman" w:hAnsi="Times New Roman" w:cs="Times New Roman"/>
          <w:sz w:val="18"/>
          <w:szCs w:val="18"/>
        </w:rPr>
        <w:tab/>
      </w:r>
      <w:r w:rsidRPr="00C0121C">
        <w:rPr>
          <w:rFonts w:ascii="Times New Roman" w:hAnsi="Times New Roman" w:cs="Times New Roman"/>
          <w:sz w:val="18"/>
          <w:szCs w:val="18"/>
        </w:rPr>
        <w:t>C. Zeng, Z. Luo, S. Bu, K. Yang, Q. Zhang, A novel method for the measurement of frequency-character of surface resistance of HTS thin film, Chinese Science Bulletin, 55 (2010) 1088-1091, doi:10.1007/s11434-009-0639-8.</w:t>
      </w:r>
    </w:p>
    <w:p w:rsidR="00CB77D5" w:rsidRPr="0022131E" w:rsidRDefault="00583AE5" w:rsidP="002E0FB9">
      <w:pPr>
        <w:pStyle w:val="EndNoteBibliography"/>
        <w:spacing w:after="0"/>
        <w:ind w:left="500" w:hangingChars="250" w:hanging="500"/>
        <w:rPr>
          <w:rFonts w:eastAsiaTheme="minorEastAsia"/>
          <w:b/>
          <w:szCs w:val="21"/>
        </w:rPr>
      </w:pPr>
      <w:r w:rsidRPr="00C0121C">
        <w:rPr>
          <w:rFonts w:ascii="Times New Roman" w:hAnsi="Times New Roman" w:cs="Times New Roman"/>
        </w:rPr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71F85" w:rsidRDefault="00571F85" w:rsidP="00CB77D5">
      <w:pPr>
        <w:ind w:left="420" w:firstLine="420"/>
      </w:pPr>
    </w:p>
  </w:endnote>
  <w:endnote w:type="continuationSeparator" w:id="0">
    <w:p w:rsidR="00571F85" w:rsidRDefault="00571F85" w:rsidP="00CB77D5">
      <w:pPr>
        <w:ind w:left="420" w:firstLine="4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E5380" w:rsidRDefault="000E5380">
    <w:pPr>
      <w:pStyle w:val="ab"/>
      <w:ind w:firstLine="4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E5380" w:rsidRPr="00AE52AE" w:rsidRDefault="000E5380" w:rsidP="00AE52AE">
    <w:pPr>
      <w:pStyle w:val="ab"/>
      <w:ind w:firstLineChars="0" w:firstLine="0"/>
      <w:jc w:val="center"/>
      <w:rPr>
        <w:sz w:val="18"/>
      </w:rPr>
    </w:pPr>
    <w:r w:rsidRPr="00AE52AE">
      <w:rPr>
        <w:sz w:val="18"/>
      </w:rPr>
      <w:fldChar w:fldCharType="begin"/>
    </w:r>
    <w:r w:rsidRPr="00AE52AE">
      <w:rPr>
        <w:sz w:val="18"/>
      </w:rPr>
      <w:instrText>PAGE   \* MERGEFORMAT</w:instrText>
    </w:r>
    <w:r w:rsidRPr="00AE52AE">
      <w:rPr>
        <w:sz w:val="18"/>
      </w:rPr>
      <w:fldChar w:fldCharType="separate"/>
    </w:r>
    <w:r w:rsidR="005843C8" w:rsidRPr="005843C8">
      <w:rPr>
        <w:noProof/>
        <w:sz w:val="18"/>
        <w:lang w:val="zh-CN"/>
      </w:rPr>
      <w:t>9</w:t>
    </w:r>
    <w:r w:rsidRPr="00AE52AE">
      <w:rPr>
        <w:sz w:val="18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E5380" w:rsidRDefault="000E5380">
    <w:pPr>
      <w:pStyle w:val="ab"/>
      <w:ind w:firstLine="4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71F85" w:rsidRDefault="00571F85" w:rsidP="00CB77D5">
      <w:pPr>
        <w:ind w:left="420" w:firstLine="420"/>
      </w:pPr>
      <w:r>
        <w:separator/>
      </w:r>
    </w:p>
  </w:footnote>
  <w:footnote w:type="continuationSeparator" w:id="0">
    <w:p w:rsidR="00571F85" w:rsidRDefault="00571F85" w:rsidP="00CB77D5">
      <w:pPr>
        <w:ind w:left="420"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E5380" w:rsidRDefault="000E5380">
    <w:pPr>
      <w:pStyle w:val="a9"/>
      <w:ind w:firstLine="42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E5380" w:rsidRDefault="000E5380">
    <w:pPr>
      <w:pStyle w:val="a9"/>
      <w:ind w:firstLine="42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E5380" w:rsidRDefault="000E5380">
    <w:pPr>
      <w:pStyle w:val="a9"/>
      <w:ind w:firstLine="4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activeWritingStyle w:appName="MSWord" w:lang="zh-CN" w:vendorID="64" w:dllVersion="131077" w:nlCheck="1" w:checkStyle="1"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3AD0"/>
    <w:rsid w:val="00016A4B"/>
    <w:rsid w:val="00017CBA"/>
    <w:rsid w:val="0002005A"/>
    <w:rsid w:val="00024698"/>
    <w:rsid w:val="000254F6"/>
    <w:rsid w:val="00025CA9"/>
    <w:rsid w:val="00026227"/>
    <w:rsid w:val="000323C2"/>
    <w:rsid w:val="00034A37"/>
    <w:rsid w:val="00035C85"/>
    <w:rsid w:val="00041B1A"/>
    <w:rsid w:val="00043A11"/>
    <w:rsid w:val="000441AA"/>
    <w:rsid w:val="000542F4"/>
    <w:rsid w:val="00054715"/>
    <w:rsid w:val="00060997"/>
    <w:rsid w:val="00062358"/>
    <w:rsid w:val="00063DAC"/>
    <w:rsid w:val="00063E27"/>
    <w:rsid w:val="00066FB0"/>
    <w:rsid w:val="000677ED"/>
    <w:rsid w:val="00070A9D"/>
    <w:rsid w:val="000711F3"/>
    <w:rsid w:val="00072E2F"/>
    <w:rsid w:val="00073BD7"/>
    <w:rsid w:val="0007661A"/>
    <w:rsid w:val="00077757"/>
    <w:rsid w:val="00080E18"/>
    <w:rsid w:val="000815FF"/>
    <w:rsid w:val="00081ACD"/>
    <w:rsid w:val="0008288D"/>
    <w:rsid w:val="00083644"/>
    <w:rsid w:val="0008696B"/>
    <w:rsid w:val="000901DD"/>
    <w:rsid w:val="000935EA"/>
    <w:rsid w:val="00095A80"/>
    <w:rsid w:val="000A7C35"/>
    <w:rsid w:val="000B21DD"/>
    <w:rsid w:val="000B655C"/>
    <w:rsid w:val="000C0662"/>
    <w:rsid w:val="000C15C7"/>
    <w:rsid w:val="000C6208"/>
    <w:rsid w:val="000C69D8"/>
    <w:rsid w:val="000D34EC"/>
    <w:rsid w:val="000D35AE"/>
    <w:rsid w:val="000D574B"/>
    <w:rsid w:val="000D67B6"/>
    <w:rsid w:val="000D7EB5"/>
    <w:rsid w:val="000E1561"/>
    <w:rsid w:val="000E27E8"/>
    <w:rsid w:val="000E4338"/>
    <w:rsid w:val="000E5380"/>
    <w:rsid w:val="000E6D26"/>
    <w:rsid w:val="000F2386"/>
    <w:rsid w:val="000F23DF"/>
    <w:rsid w:val="000F2A5D"/>
    <w:rsid w:val="000F50C1"/>
    <w:rsid w:val="00100BA5"/>
    <w:rsid w:val="00105171"/>
    <w:rsid w:val="00111B55"/>
    <w:rsid w:val="00112302"/>
    <w:rsid w:val="001126B0"/>
    <w:rsid w:val="00112D6D"/>
    <w:rsid w:val="00114819"/>
    <w:rsid w:val="00120DC5"/>
    <w:rsid w:val="00123FDC"/>
    <w:rsid w:val="001309E4"/>
    <w:rsid w:val="001345A2"/>
    <w:rsid w:val="0013604E"/>
    <w:rsid w:val="001362B3"/>
    <w:rsid w:val="001375A9"/>
    <w:rsid w:val="0013785D"/>
    <w:rsid w:val="001422E9"/>
    <w:rsid w:val="001453A4"/>
    <w:rsid w:val="00147F31"/>
    <w:rsid w:val="0015027C"/>
    <w:rsid w:val="00150D6E"/>
    <w:rsid w:val="00151C43"/>
    <w:rsid w:val="00151D18"/>
    <w:rsid w:val="00152B03"/>
    <w:rsid w:val="00155DEC"/>
    <w:rsid w:val="00163636"/>
    <w:rsid w:val="00163B0B"/>
    <w:rsid w:val="00167284"/>
    <w:rsid w:val="001678BB"/>
    <w:rsid w:val="001708EB"/>
    <w:rsid w:val="0017786F"/>
    <w:rsid w:val="001813A3"/>
    <w:rsid w:val="001816A3"/>
    <w:rsid w:val="0019210A"/>
    <w:rsid w:val="00192DB2"/>
    <w:rsid w:val="00192F30"/>
    <w:rsid w:val="00195B68"/>
    <w:rsid w:val="001964F6"/>
    <w:rsid w:val="001975FB"/>
    <w:rsid w:val="001A165E"/>
    <w:rsid w:val="001A2516"/>
    <w:rsid w:val="001A3FD0"/>
    <w:rsid w:val="001A478A"/>
    <w:rsid w:val="001A51B5"/>
    <w:rsid w:val="001B0D13"/>
    <w:rsid w:val="001B1299"/>
    <w:rsid w:val="001B2666"/>
    <w:rsid w:val="001B2DDE"/>
    <w:rsid w:val="001B36C5"/>
    <w:rsid w:val="001B489C"/>
    <w:rsid w:val="001B5539"/>
    <w:rsid w:val="001B703C"/>
    <w:rsid w:val="001C2680"/>
    <w:rsid w:val="001C6DE8"/>
    <w:rsid w:val="001D0352"/>
    <w:rsid w:val="001D25D3"/>
    <w:rsid w:val="001D3AD0"/>
    <w:rsid w:val="001D437D"/>
    <w:rsid w:val="001E1A23"/>
    <w:rsid w:val="001E2CB4"/>
    <w:rsid w:val="001E4985"/>
    <w:rsid w:val="001E5CF3"/>
    <w:rsid w:val="001F340B"/>
    <w:rsid w:val="001F3602"/>
    <w:rsid w:val="001F3CE3"/>
    <w:rsid w:val="002001D4"/>
    <w:rsid w:val="00200556"/>
    <w:rsid w:val="00205CF9"/>
    <w:rsid w:val="00205EB4"/>
    <w:rsid w:val="002100B2"/>
    <w:rsid w:val="00210A7B"/>
    <w:rsid w:val="00212042"/>
    <w:rsid w:val="00214BD0"/>
    <w:rsid w:val="00216FF1"/>
    <w:rsid w:val="0022131E"/>
    <w:rsid w:val="00221A7F"/>
    <w:rsid w:val="00224C69"/>
    <w:rsid w:val="002279A8"/>
    <w:rsid w:val="00231166"/>
    <w:rsid w:val="00232DA1"/>
    <w:rsid w:val="00233DFA"/>
    <w:rsid w:val="00241D4A"/>
    <w:rsid w:val="00245516"/>
    <w:rsid w:val="00246860"/>
    <w:rsid w:val="0025175C"/>
    <w:rsid w:val="002520D8"/>
    <w:rsid w:val="002525F7"/>
    <w:rsid w:val="0025330B"/>
    <w:rsid w:val="002541B7"/>
    <w:rsid w:val="00256994"/>
    <w:rsid w:val="0025782E"/>
    <w:rsid w:val="002672BF"/>
    <w:rsid w:val="002728CF"/>
    <w:rsid w:val="00273148"/>
    <w:rsid w:val="00273E50"/>
    <w:rsid w:val="00277905"/>
    <w:rsid w:val="00277C48"/>
    <w:rsid w:val="00280836"/>
    <w:rsid w:val="002822E9"/>
    <w:rsid w:val="002872AD"/>
    <w:rsid w:val="00287CC5"/>
    <w:rsid w:val="0029068A"/>
    <w:rsid w:val="002941B6"/>
    <w:rsid w:val="0029564A"/>
    <w:rsid w:val="00297175"/>
    <w:rsid w:val="002A0AC3"/>
    <w:rsid w:val="002A3306"/>
    <w:rsid w:val="002A4B6B"/>
    <w:rsid w:val="002A6E1B"/>
    <w:rsid w:val="002B0325"/>
    <w:rsid w:val="002B1789"/>
    <w:rsid w:val="002B5630"/>
    <w:rsid w:val="002C5786"/>
    <w:rsid w:val="002C73D6"/>
    <w:rsid w:val="002D15FC"/>
    <w:rsid w:val="002D19D2"/>
    <w:rsid w:val="002D3CCB"/>
    <w:rsid w:val="002D451D"/>
    <w:rsid w:val="002D5C4D"/>
    <w:rsid w:val="002D5EE5"/>
    <w:rsid w:val="002E0797"/>
    <w:rsid w:val="002E0FB9"/>
    <w:rsid w:val="002E136D"/>
    <w:rsid w:val="002E4B8E"/>
    <w:rsid w:val="002E69B4"/>
    <w:rsid w:val="002F3263"/>
    <w:rsid w:val="002F3FB4"/>
    <w:rsid w:val="002F59F1"/>
    <w:rsid w:val="002F6EF2"/>
    <w:rsid w:val="0030461B"/>
    <w:rsid w:val="00304885"/>
    <w:rsid w:val="0030705E"/>
    <w:rsid w:val="00312903"/>
    <w:rsid w:val="00316AA4"/>
    <w:rsid w:val="00320B3D"/>
    <w:rsid w:val="003221CE"/>
    <w:rsid w:val="003222A1"/>
    <w:rsid w:val="00322862"/>
    <w:rsid w:val="00323801"/>
    <w:rsid w:val="00326104"/>
    <w:rsid w:val="003310B9"/>
    <w:rsid w:val="003336D6"/>
    <w:rsid w:val="0033408C"/>
    <w:rsid w:val="00334230"/>
    <w:rsid w:val="00335603"/>
    <w:rsid w:val="00335806"/>
    <w:rsid w:val="00336A2D"/>
    <w:rsid w:val="00340EB5"/>
    <w:rsid w:val="00340EBB"/>
    <w:rsid w:val="00341C02"/>
    <w:rsid w:val="00341F0A"/>
    <w:rsid w:val="00341F53"/>
    <w:rsid w:val="00343F73"/>
    <w:rsid w:val="00345DB2"/>
    <w:rsid w:val="00345FB3"/>
    <w:rsid w:val="00351F20"/>
    <w:rsid w:val="003529B9"/>
    <w:rsid w:val="003539A9"/>
    <w:rsid w:val="00354AD2"/>
    <w:rsid w:val="00356FFC"/>
    <w:rsid w:val="003640DE"/>
    <w:rsid w:val="00364CFA"/>
    <w:rsid w:val="0036641C"/>
    <w:rsid w:val="0037179B"/>
    <w:rsid w:val="00371DE1"/>
    <w:rsid w:val="00372D9C"/>
    <w:rsid w:val="003842F7"/>
    <w:rsid w:val="00385623"/>
    <w:rsid w:val="003863D0"/>
    <w:rsid w:val="00391D6D"/>
    <w:rsid w:val="00397FF0"/>
    <w:rsid w:val="003A3065"/>
    <w:rsid w:val="003A3E6B"/>
    <w:rsid w:val="003B355F"/>
    <w:rsid w:val="003C1C32"/>
    <w:rsid w:val="003C63F9"/>
    <w:rsid w:val="003C657A"/>
    <w:rsid w:val="003D2537"/>
    <w:rsid w:val="003D3A32"/>
    <w:rsid w:val="003D5C70"/>
    <w:rsid w:val="003D739A"/>
    <w:rsid w:val="003D75AA"/>
    <w:rsid w:val="003D7769"/>
    <w:rsid w:val="003D7E27"/>
    <w:rsid w:val="003E3070"/>
    <w:rsid w:val="003E3988"/>
    <w:rsid w:val="003E41FB"/>
    <w:rsid w:val="003E6093"/>
    <w:rsid w:val="003E7483"/>
    <w:rsid w:val="003F33AB"/>
    <w:rsid w:val="003F3896"/>
    <w:rsid w:val="003F3AE7"/>
    <w:rsid w:val="003F4061"/>
    <w:rsid w:val="003F61D2"/>
    <w:rsid w:val="003F6A83"/>
    <w:rsid w:val="004029CD"/>
    <w:rsid w:val="004035E7"/>
    <w:rsid w:val="00403A09"/>
    <w:rsid w:val="0040704D"/>
    <w:rsid w:val="00407FA8"/>
    <w:rsid w:val="00410B71"/>
    <w:rsid w:val="00412D89"/>
    <w:rsid w:val="0041438E"/>
    <w:rsid w:val="00414CF1"/>
    <w:rsid w:val="00416706"/>
    <w:rsid w:val="00417DC5"/>
    <w:rsid w:val="00421CE4"/>
    <w:rsid w:val="004221C7"/>
    <w:rsid w:val="00424689"/>
    <w:rsid w:val="0042653C"/>
    <w:rsid w:val="0043279B"/>
    <w:rsid w:val="0043389C"/>
    <w:rsid w:val="0043488D"/>
    <w:rsid w:val="004411C8"/>
    <w:rsid w:val="004413D5"/>
    <w:rsid w:val="004424AE"/>
    <w:rsid w:val="004522D8"/>
    <w:rsid w:val="00452F74"/>
    <w:rsid w:val="0045373A"/>
    <w:rsid w:val="0045475A"/>
    <w:rsid w:val="00456991"/>
    <w:rsid w:val="00457889"/>
    <w:rsid w:val="0046098F"/>
    <w:rsid w:val="00463384"/>
    <w:rsid w:val="00466B00"/>
    <w:rsid w:val="00466E45"/>
    <w:rsid w:val="004670D6"/>
    <w:rsid w:val="00470B0F"/>
    <w:rsid w:val="004722FB"/>
    <w:rsid w:val="004728C2"/>
    <w:rsid w:val="00472DCA"/>
    <w:rsid w:val="00473FCA"/>
    <w:rsid w:val="00474073"/>
    <w:rsid w:val="00475474"/>
    <w:rsid w:val="00475CF1"/>
    <w:rsid w:val="00477AA7"/>
    <w:rsid w:val="00477DF4"/>
    <w:rsid w:val="00480DF9"/>
    <w:rsid w:val="00490B91"/>
    <w:rsid w:val="00490F6B"/>
    <w:rsid w:val="004927C2"/>
    <w:rsid w:val="004937D6"/>
    <w:rsid w:val="004971B8"/>
    <w:rsid w:val="004A4093"/>
    <w:rsid w:val="004A55B7"/>
    <w:rsid w:val="004A5AE8"/>
    <w:rsid w:val="004B2B55"/>
    <w:rsid w:val="004B2F25"/>
    <w:rsid w:val="004B442C"/>
    <w:rsid w:val="004B4F2F"/>
    <w:rsid w:val="004B6F08"/>
    <w:rsid w:val="004C35B4"/>
    <w:rsid w:val="004C4913"/>
    <w:rsid w:val="004D0A7C"/>
    <w:rsid w:val="004D11C1"/>
    <w:rsid w:val="004D3F51"/>
    <w:rsid w:val="004D58EF"/>
    <w:rsid w:val="004D6687"/>
    <w:rsid w:val="004D7449"/>
    <w:rsid w:val="004E19B8"/>
    <w:rsid w:val="004E2F29"/>
    <w:rsid w:val="004E3A57"/>
    <w:rsid w:val="004E46D8"/>
    <w:rsid w:val="004E53F3"/>
    <w:rsid w:val="004E55C9"/>
    <w:rsid w:val="004E6065"/>
    <w:rsid w:val="004F2194"/>
    <w:rsid w:val="004F4B8A"/>
    <w:rsid w:val="0050151F"/>
    <w:rsid w:val="005022B1"/>
    <w:rsid w:val="00504583"/>
    <w:rsid w:val="00504C69"/>
    <w:rsid w:val="00511B60"/>
    <w:rsid w:val="00515416"/>
    <w:rsid w:val="00515817"/>
    <w:rsid w:val="00521CE5"/>
    <w:rsid w:val="00523BEA"/>
    <w:rsid w:val="0052629B"/>
    <w:rsid w:val="00530296"/>
    <w:rsid w:val="00532907"/>
    <w:rsid w:val="0053420F"/>
    <w:rsid w:val="00535C31"/>
    <w:rsid w:val="0054194F"/>
    <w:rsid w:val="005428D2"/>
    <w:rsid w:val="00543F35"/>
    <w:rsid w:val="00550B0A"/>
    <w:rsid w:val="00550FF4"/>
    <w:rsid w:val="005526CF"/>
    <w:rsid w:val="0055304D"/>
    <w:rsid w:val="005543F9"/>
    <w:rsid w:val="00561838"/>
    <w:rsid w:val="00561FF2"/>
    <w:rsid w:val="005709D8"/>
    <w:rsid w:val="00570B70"/>
    <w:rsid w:val="00571F85"/>
    <w:rsid w:val="005837DB"/>
    <w:rsid w:val="00583AE5"/>
    <w:rsid w:val="005843C8"/>
    <w:rsid w:val="005866C2"/>
    <w:rsid w:val="005867F4"/>
    <w:rsid w:val="0059063C"/>
    <w:rsid w:val="0059094B"/>
    <w:rsid w:val="00590A69"/>
    <w:rsid w:val="00591C4F"/>
    <w:rsid w:val="005929A8"/>
    <w:rsid w:val="00595A4D"/>
    <w:rsid w:val="005A2536"/>
    <w:rsid w:val="005A2A48"/>
    <w:rsid w:val="005A3F94"/>
    <w:rsid w:val="005A7010"/>
    <w:rsid w:val="005A78A8"/>
    <w:rsid w:val="005A7F54"/>
    <w:rsid w:val="005B2648"/>
    <w:rsid w:val="005B295F"/>
    <w:rsid w:val="005B510F"/>
    <w:rsid w:val="005B5F53"/>
    <w:rsid w:val="005C2E32"/>
    <w:rsid w:val="005C2EF5"/>
    <w:rsid w:val="005D6EAB"/>
    <w:rsid w:val="005D7AFA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2045F"/>
    <w:rsid w:val="00621F9A"/>
    <w:rsid w:val="0062481B"/>
    <w:rsid w:val="006254D9"/>
    <w:rsid w:val="006324B8"/>
    <w:rsid w:val="00636197"/>
    <w:rsid w:val="00640596"/>
    <w:rsid w:val="00640A7A"/>
    <w:rsid w:val="0064247D"/>
    <w:rsid w:val="006426DC"/>
    <w:rsid w:val="00644DD4"/>
    <w:rsid w:val="0064544D"/>
    <w:rsid w:val="00645B86"/>
    <w:rsid w:val="0064687B"/>
    <w:rsid w:val="006535A5"/>
    <w:rsid w:val="00655C58"/>
    <w:rsid w:val="00656372"/>
    <w:rsid w:val="00656EC2"/>
    <w:rsid w:val="006615D1"/>
    <w:rsid w:val="0066283F"/>
    <w:rsid w:val="00663991"/>
    <w:rsid w:val="006641A0"/>
    <w:rsid w:val="006651C7"/>
    <w:rsid w:val="00665207"/>
    <w:rsid w:val="00665812"/>
    <w:rsid w:val="00667FAB"/>
    <w:rsid w:val="00673888"/>
    <w:rsid w:val="00674525"/>
    <w:rsid w:val="006746F1"/>
    <w:rsid w:val="00674DF5"/>
    <w:rsid w:val="00675290"/>
    <w:rsid w:val="00677C07"/>
    <w:rsid w:val="00680E3D"/>
    <w:rsid w:val="00681388"/>
    <w:rsid w:val="006827A2"/>
    <w:rsid w:val="00682C8A"/>
    <w:rsid w:val="00683E33"/>
    <w:rsid w:val="00684408"/>
    <w:rsid w:val="00690FD5"/>
    <w:rsid w:val="00692D6B"/>
    <w:rsid w:val="006933C8"/>
    <w:rsid w:val="00693A73"/>
    <w:rsid w:val="006945F1"/>
    <w:rsid w:val="0069653D"/>
    <w:rsid w:val="006A0235"/>
    <w:rsid w:val="006A0447"/>
    <w:rsid w:val="006A0876"/>
    <w:rsid w:val="006A0967"/>
    <w:rsid w:val="006A1239"/>
    <w:rsid w:val="006A1C42"/>
    <w:rsid w:val="006A3F32"/>
    <w:rsid w:val="006A45FF"/>
    <w:rsid w:val="006A61B6"/>
    <w:rsid w:val="006A74EC"/>
    <w:rsid w:val="006A790D"/>
    <w:rsid w:val="006B107B"/>
    <w:rsid w:val="006B14F5"/>
    <w:rsid w:val="006B38DA"/>
    <w:rsid w:val="006B4DBE"/>
    <w:rsid w:val="006B7DC4"/>
    <w:rsid w:val="006C0B36"/>
    <w:rsid w:val="006C1F34"/>
    <w:rsid w:val="006D013B"/>
    <w:rsid w:val="006D0B28"/>
    <w:rsid w:val="006D20C5"/>
    <w:rsid w:val="006D2504"/>
    <w:rsid w:val="006D69EB"/>
    <w:rsid w:val="006E3803"/>
    <w:rsid w:val="006E4C90"/>
    <w:rsid w:val="006E77CF"/>
    <w:rsid w:val="006F18E3"/>
    <w:rsid w:val="006F362C"/>
    <w:rsid w:val="006F3FCA"/>
    <w:rsid w:val="006F6DA7"/>
    <w:rsid w:val="00705845"/>
    <w:rsid w:val="00705B1D"/>
    <w:rsid w:val="007071D6"/>
    <w:rsid w:val="0070783D"/>
    <w:rsid w:val="00710237"/>
    <w:rsid w:val="007137AB"/>
    <w:rsid w:val="00716399"/>
    <w:rsid w:val="00720252"/>
    <w:rsid w:val="0072079C"/>
    <w:rsid w:val="007224B7"/>
    <w:rsid w:val="007256C2"/>
    <w:rsid w:val="00732002"/>
    <w:rsid w:val="00734140"/>
    <w:rsid w:val="00734BEB"/>
    <w:rsid w:val="00737588"/>
    <w:rsid w:val="00740800"/>
    <w:rsid w:val="00744CBB"/>
    <w:rsid w:val="007473AC"/>
    <w:rsid w:val="0075102C"/>
    <w:rsid w:val="00751EA6"/>
    <w:rsid w:val="0075319F"/>
    <w:rsid w:val="007536E3"/>
    <w:rsid w:val="007547D8"/>
    <w:rsid w:val="00757487"/>
    <w:rsid w:val="00760AEB"/>
    <w:rsid w:val="0076198A"/>
    <w:rsid w:val="00763893"/>
    <w:rsid w:val="00776AB6"/>
    <w:rsid w:val="007800AE"/>
    <w:rsid w:val="00782609"/>
    <w:rsid w:val="00782A27"/>
    <w:rsid w:val="0078479A"/>
    <w:rsid w:val="00791FBD"/>
    <w:rsid w:val="007A0419"/>
    <w:rsid w:val="007A0768"/>
    <w:rsid w:val="007A0F10"/>
    <w:rsid w:val="007A30C1"/>
    <w:rsid w:val="007A4AC6"/>
    <w:rsid w:val="007A7527"/>
    <w:rsid w:val="007B0F95"/>
    <w:rsid w:val="007B150F"/>
    <w:rsid w:val="007B421E"/>
    <w:rsid w:val="007B59A2"/>
    <w:rsid w:val="007B59A5"/>
    <w:rsid w:val="007B6AB7"/>
    <w:rsid w:val="007C0E8C"/>
    <w:rsid w:val="007C116C"/>
    <w:rsid w:val="007C3651"/>
    <w:rsid w:val="007C4E89"/>
    <w:rsid w:val="007C592D"/>
    <w:rsid w:val="007C695D"/>
    <w:rsid w:val="007D0278"/>
    <w:rsid w:val="007D1501"/>
    <w:rsid w:val="007D4A8D"/>
    <w:rsid w:val="007D545D"/>
    <w:rsid w:val="007E144E"/>
    <w:rsid w:val="007E1FED"/>
    <w:rsid w:val="007E7EA7"/>
    <w:rsid w:val="007F0C92"/>
    <w:rsid w:val="007F2D2D"/>
    <w:rsid w:val="007F3694"/>
    <w:rsid w:val="007F4B78"/>
    <w:rsid w:val="008016BB"/>
    <w:rsid w:val="00804E1A"/>
    <w:rsid w:val="00805662"/>
    <w:rsid w:val="00805CA3"/>
    <w:rsid w:val="008116A4"/>
    <w:rsid w:val="00812B54"/>
    <w:rsid w:val="00814BAE"/>
    <w:rsid w:val="0081533E"/>
    <w:rsid w:val="008168F8"/>
    <w:rsid w:val="008169B2"/>
    <w:rsid w:val="008175AE"/>
    <w:rsid w:val="00825267"/>
    <w:rsid w:val="00825C70"/>
    <w:rsid w:val="0083086F"/>
    <w:rsid w:val="0083256E"/>
    <w:rsid w:val="008329E6"/>
    <w:rsid w:val="00833DC0"/>
    <w:rsid w:val="00834D7E"/>
    <w:rsid w:val="00835200"/>
    <w:rsid w:val="00840F1B"/>
    <w:rsid w:val="008417B1"/>
    <w:rsid w:val="008439C0"/>
    <w:rsid w:val="008476A9"/>
    <w:rsid w:val="008578C1"/>
    <w:rsid w:val="00860B4F"/>
    <w:rsid w:val="00861ABC"/>
    <w:rsid w:val="00862434"/>
    <w:rsid w:val="00865DFF"/>
    <w:rsid w:val="008665F5"/>
    <w:rsid w:val="00866840"/>
    <w:rsid w:val="008673FC"/>
    <w:rsid w:val="008709BF"/>
    <w:rsid w:val="008727A4"/>
    <w:rsid w:val="00872BF6"/>
    <w:rsid w:val="00873468"/>
    <w:rsid w:val="008751E5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010A"/>
    <w:rsid w:val="008A1A38"/>
    <w:rsid w:val="008A22A0"/>
    <w:rsid w:val="008A5B60"/>
    <w:rsid w:val="008A768A"/>
    <w:rsid w:val="008B14F2"/>
    <w:rsid w:val="008B261C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309F"/>
    <w:rsid w:val="008E5816"/>
    <w:rsid w:val="008E5849"/>
    <w:rsid w:val="008E5F72"/>
    <w:rsid w:val="008F5648"/>
    <w:rsid w:val="008F6F8A"/>
    <w:rsid w:val="008F751B"/>
    <w:rsid w:val="008F7E6E"/>
    <w:rsid w:val="00905FFF"/>
    <w:rsid w:val="00906850"/>
    <w:rsid w:val="00906BDF"/>
    <w:rsid w:val="009074C8"/>
    <w:rsid w:val="00907FCF"/>
    <w:rsid w:val="0091141C"/>
    <w:rsid w:val="00911EE7"/>
    <w:rsid w:val="0091605A"/>
    <w:rsid w:val="00921A83"/>
    <w:rsid w:val="0092233E"/>
    <w:rsid w:val="00922C5A"/>
    <w:rsid w:val="0092595D"/>
    <w:rsid w:val="00926DA9"/>
    <w:rsid w:val="009305C6"/>
    <w:rsid w:val="00930BD5"/>
    <w:rsid w:val="00932489"/>
    <w:rsid w:val="00933ACB"/>
    <w:rsid w:val="00933D29"/>
    <w:rsid w:val="009360DD"/>
    <w:rsid w:val="00937187"/>
    <w:rsid w:val="00940A1B"/>
    <w:rsid w:val="00940F91"/>
    <w:rsid w:val="009413B4"/>
    <w:rsid w:val="009414E1"/>
    <w:rsid w:val="0094743A"/>
    <w:rsid w:val="0095229D"/>
    <w:rsid w:val="0095293C"/>
    <w:rsid w:val="00952E2E"/>
    <w:rsid w:val="00954573"/>
    <w:rsid w:val="009545A6"/>
    <w:rsid w:val="00954704"/>
    <w:rsid w:val="009550F4"/>
    <w:rsid w:val="0095566B"/>
    <w:rsid w:val="00957D01"/>
    <w:rsid w:val="0096098C"/>
    <w:rsid w:val="00961105"/>
    <w:rsid w:val="0096152B"/>
    <w:rsid w:val="009650A7"/>
    <w:rsid w:val="009652F6"/>
    <w:rsid w:val="0096706F"/>
    <w:rsid w:val="009675A0"/>
    <w:rsid w:val="0097711C"/>
    <w:rsid w:val="00977E85"/>
    <w:rsid w:val="009819CF"/>
    <w:rsid w:val="00984FC9"/>
    <w:rsid w:val="00985711"/>
    <w:rsid w:val="009858CC"/>
    <w:rsid w:val="0098709F"/>
    <w:rsid w:val="00987C3E"/>
    <w:rsid w:val="00987CBF"/>
    <w:rsid w:val="009918FE"/>
    <w:rsid w:val="00992307"/>
    <w:rsid w:val="00995276"/>
    <w:rsid w:val="009976EF"/>
    <w:rsid w:val="009A13CD"/>
    <w:rsid w:val="009A229E"/>
    <w:rsid w:val="009A58EA"/>
    <w:rsid w:val="009B0638"/>
    <w:rsid w:val="009B1102"/>
    <w:rsid w:val="009B19A2"/>
    <w:rsid w:val="009B3588"/>
    <w:rsid w:val="009B4054"/>
    <w:rsid w:val="009B44DD"/>
    <w:rsid w:val="009B669B"/>
    <w:rsid w:val="009C154D"/>
    <w:rsid w:val="009C2CEB"/>
    <w:rsid w:val="009C2F2D"/>
    <w:rsid w:val="009C5808"/>
    <w:rsid w:val="009C584F"/>
    <w:rsid w:val="009D1093"/>
    <w:rsid w:val="009D4865"/>
    <w:rsid w:val="009D4CCD"/>
    <w:rsid w:val="009D58EB"/>
    <w:rsid w:val="009D61E0"/>
    <w:rsid w:val="009E0BA7"/>
    <w:rsid w:val="009E1DDC"/>
    <w:rsid w:val="009E30DC"/>
    <w:rsid w:val="009E552B"/>
    <w:rsid w:val="009E7E62"/>
    <w:rsid w:val="009F1B96"/>
    <w:rsid w:val="009F291E"/>
    <w:rsid w:val="009F3E99"/>
    <w:rsid w:val="009F67AE"/>
    <w:rsid w:val="009F757A"/>
    <w:rsid w:val="00A00B66"/>
    <w:rsid w:val="00A03305"/>
    <w:rsid w:val="00A03737"/>
    <w:rsid w:val="00A03B81"/>
    <w:rsid w:val="00A04E60"/>
    <w:rsid w:val="00A106CF"/>
    <w:rsid w:val="00A11BB1"/>
    <w:rsid w:val="00A12E63"/>
    <w:rsid w:val="00A13387"/>
    <w:rsid w:val="00A13F9B"/>
    <w:rsid w:val="00A2041D"/>
    <w:rsid w:val="00A20AD9"/>
    <w:rsid w:val="00A2361B"/>
    <w:rsid w:val="00A238DF"/>
    <w:rsid w:val="00A24639"/>
    <w:rsid w:val="00A24B76"/>
    <w:rsid w:val="00A25FB4"/>
    <w:rsid w:val="00A27960"/>
    <w:rsid w:val="00A312C7"/>
    <w:rsid w:val="00A31FE6"/>
    <w:rsid w:val="00A34DCD"/>
    <w:rsid w:val="00A35D47"/>
    <w:rsid w:val="00A3601D"/>
    <w:rsid w:val="00A363BF"/>
    <w:rsid w:val="00A40954"/>
    <w:rsid w:val="00A41000"/>
    <w:rsid w:val="00A428EE"/>
    <w:rsid w:val="00A44047"/>
    <w:rsid w:val="00A47498"/>
    <w:rsid w:val="00A5084A"/>
    <w:rsid w:val="00A50A66"/>
    <w:rsid w:val="00A523AD"/>
    <w:rsid w:val="00A52DD7"/>
    <w:rsid w:val="00A53D20"/>
    <w:rsid w:val="00A5766C"/>
    <w:rsid w:val="00A61BDB"/>
    <w:rsid w:val="00A6306D"/>
    <w:rsid w:val="00A754F3"/>
    <w:rsid w:val="00A75E8A"/>
    <w:rsid w:val="00A763CA"/>
    <w:rsid w:val="00A80D22"/>
    <w:rsid w:val="00A82D4C"/>
    <w:rsid w:val="00A84E80"/>
    <w:rsid w:val="00A908FB"/>
    <w:rsid w:val="00A90C3A"/>
    <w:rsid w:val="00A90C5C"/>
    <w:rsid w:val="00A911B2"/>
    <w:rsid w:val="00A93396"/>
    <w:rsid w:val="00A942DE"/>
    <w:rsid w:val="00AA352C"/>
    <w:rsid w:val="00AB01C0"/>
    <w:rsid w:val="00AB137E"/>
    <w:rsid w:val="00AB1B6E"/>
    <w:rsid w:val="00AB26CD"/>
    <w:rsid w:val="00AB3567"/>
    <w:rsid w:val="00AC0B6B"/>
    <w:rsid w:val="00AC31E2"/>
    <w:rsid w:val="00AC54A1"/>
    <w:rsid w:val="00AC7DDC"/>
    <w:rsid w:val="00AC7DE8"/>
    <w:rsid w:val="00AD1063"/>
    <w:rsid w:val="00AD25CE"/>
    <w:rsid w:val="00AD4455"/>
    <w:rsid w:val="00AD5F6E"/>
    <w:rsid w:val="00AD64AE"/>
    <w:rsid w:val="00AE0614"/>
    <w:rsid w:val="00AE0B2A"/>
    <w:rsid w:val="00AE36C7"/>
    <w:rsid w:val="00AE3C50"/>
    <w:rsid w:val="00AE52AE"/>
    <w:rsid w:val="00AE60A2"/>
    <w:rsid w:val="00AF019E"/>
    <w:rsid w:val="00AF0BE9"/>
    <w:rsid w:val="00AF5E0E"/>
    <w:rsid w:val="00AF6A2B"/>
    <w:rsid w:val="00AF7A2E"/>
    <w:rsid w:val="00B01285"/>
    <w:rsid w:val="00B01DA3"/>
    <w:rsid w:val="00B039A7"/>
    <w:rsid w:val="00B07AC8"/>
    <w:rsid w:val="00B1031C"/>
    <w:rsid w:val="00B11614"/>
    <w:rsid w:val="00B12152"/>
    <w:rsid w:val="00B13B95"/>
    <w:rsid w:val="00B17C36"/>
    <w:rsid w:val="00B221F0"/>
    <w:rsid w:val="00B222A1"/>
    <w:rsid w:val="00B230AC"/>
    <w:rsid w:val="00B24443"/>
    <w:rsid w:val="00B245FC"/>
    <w:rsid w:val="00B24ACE"/>
    <w:rsid w:val="00B24FCC"/>
    <w:rsid w:val="00B25A57"/>
    <w:rsid w:val="00B26AA7"/>
    <w:rsid w:val="00B27FCA"/>
    <w:rsid w:val="00B33E8B"/>
    <w:rsid w:val="00B350E8"/>
    <w:rsid w:val="00B40CBE"/>
    <w:rsid w:val="00B42389"/>
    <w:rsid w:val="00B42E7A"/>
    <w:rsid w:val="00B44ABA"/>
    <w:rsid w:val="00B46C07"/>
    <w:rsid w:val="00B505E3"/>
    <w:rsid w:val="00B5070A"/>
    <w:rsid w:val="00B61F43"/>
    <w:rsid w:val="00B63618"/>
    <w:rsid w:val="00B64348"/>
    <w:rsid w:val="00B651EC"/>
    <w:rsid w:val="00B71094"/>
    <w:rsid w:val="00B71B9C"/>
    <w:rsid w:val="00B7220A"/>
    <w:rsid w:val="00B737BE"/>
    <w:rsid w:val="00B74EC2"/>
    <w:rsid w:val="00B75F78"/>
    <w:rsid w:val="00B76D5C"/>
    <w:rsid w:val="00B81A0A"/>
    <w:rsid w:val="00B83821"/>
    <w:rsid w:val="00B84745"/>
    <w:rsid w:val="00B867A7"/>
    <w:rsid w:val="00B86926"/>
    <w:rsid w:val="00B901A9"/>
    <w:rsid w:val="00B90659"/>
    <w:rsid w:val="00B906C1"/>
    <w:rsid w:val="00B90855"/>
    <w:rsid w:val="00B910E5"/>
    <w:rsid w:val="00B95709"/>
    <w:rsid w:val="00B97608"/>
    <w:rsid w:val="00BA21B3"/>
    <w:rsid w:val="00BA32B5"/>
    <w:rsid w:val="00BA4AD2"/>
    <w:rsid w:val="00BB0554"/>
    <w:rsid w:val="00BB1FAF"/>
    <w:rsid w:val="00BB3B76"/>
    <w:rsid w:val="00BB49B2"/>
    <w:rsid w:val="00BB4BDD"/>
    <w:rsid w:val="00BC336D"/>
    <w:rsid w:val="00BC359B"/>
    <w:rsid w:val="00BC4D2B"/>
    <w:rsid w:val="00BC52B5"/>
    <w:rsid w:val="00BC6B0C"/>
    <w:rsid w:val="00BD3746"/>
    <w:rsid w:val="00BD48C5"/>
    <w:rsid w:val="00BD4E8D"/>
    <w:rsid w:val="00BD51FC"/>
    <w:rsid w:val="00BD5653"/>
    <w:rsid w:val="00BD66DB"/>
    <w:rsid w:val="00BD77F0"/>
    <w:rsid w:val="00BE0FBB"/>
    <w:rsid w:val="00BE1C83"/>
    <w:rsid w:val="00BE2B23"/>
    <w:rsid w:val="00BE54CB"/>
    <w:rsid w:val="00BE639E"/>
    <w:rsid w:val="00BF1D30"/>
    <w:rsid w:val="00BF322C"/>
    <w:rsid w:val="00C0121C"/>
    <w:rsid w:val="00C01969"/>
    <w:rsid w:val="00C01BA5"/>
    <w:rsid w:val="00C02E23"/>
    <w:rsid w:val="00C05502"/>
    <w:rsid w:val="00C06A28"/>
    <w:rsid w:val="00C06C71"/>
    <w:rsid w:val="00C077B8"/>
    <w:rsid w:val="00C07D0F"/>
    <w:rsid w:val="00C2006B"/>
    <w:rsid w:val="00C22153"/>
    <w:rsid w:val="00C22393"/>
    <w:rsid w:val="00C253D9"/>
    <w:rsid w:val="00C25CB7"/>
    <w:rsid w:val="00C275A4"/>
    <w:rsid w:val="00C310B3"/>
    <w:rsid w:val="00C323C5"/>
    <w:rsid w:val="00C4035D"/>
    <w:rsid w:val="00C43792"/>
    <w:rsid w:val="00C45670"/>
    <w:rsid w:val="00C53AB3"/>
    <w:rsid w:val="00C54666"/>
    <w:rsid w:val="00C54A4E"/>
    <w:rsid w:val="00C54E04"/>
    <w:rsid w:val="00C553A3"/>
    <w:rsid w:val="00C55F86"/>
    <w:rsid w:val="00C5636B"/>
    <w:rsid w:val="00C61FE9"/>
    <w:rsid w:val="00C66068"/>
    <w:rsid w:val="00C674F8"/>
    <w:rsid w:val="00C71055"/>
    <w:rsid w:val="00C718DA"/>
    <w:rsid w:val="00C72457"/>
    <w:rsid w:val="00C72DE8"/>
    <w:rsid w:val="00C747FE"/>
    <w:rsid w:val="00C75963"/>
    <w:rsid w:val="00C8219C"/>
    <w:rsid w:val="00C857C4"/>
    <w:rsid w:val="00C86366"/>
    <w:rsid w:val="00C90E8F"/>
    <w:rsid w:val="00C93EC1"/>
    <w:rsid w:val="00C952A4"/>
    <w:rsid w:val="00C959B6"/>
    <w:rsid w:val="00C97277"/>
    <w:rsid w:val="00CA1834"/>
    <w:rsid w:val="00CA5847"/>
    <w:rsid w:val="00CA7FF0"/>
    <w:rsid w:val="00CB110E"/>
    <w:rsid w:val="00CB349C"/>
    <w:rsid w:val="00CB3CA2"/>
    <w:rsid w:val="00CB67B0"/>
    <w:rsid w:val="00CB77D5"/>
    <w:rsid w:val="00CB7AF9"/>
    <w:rsid w:val="00CB7B12"/>
    <w:rsid w:val="00CC13BC"/>
    <w:rsid w:val="00CC194F"/>
    <w:rsid w:val="00CC4009"/>
    <w:rsid w:val="00CC6CCD"/>
    <w:rsid w:val="00CC7CA2"/>
    <w:rsid w:val="00CD0062"/>
    <w:rsid w:val="00CD00F4"/>
    <w:rsid w:val="00CD41E5"/>
    <w:rsid w:val="00CD6348"/>
    <w:rsid w:val="00CE0B5B"/>
    <w:rsid w:val="00CE33A5"/>
    <w:rsid w:val="00CE6A8F"/>
    <w:rsid w:val="00CE6FA5"/>
    <w:rsid w:val="00CF2166"/>
    <w:rsid w:val="00CF61DA"/>
    <w:rsid w:val="00CF7AB5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0CC7"/>
    <w:rsid w:val="00D1262D"/>
    <w:rsid w:val="00D147A6"/>
    <w:rsid w:val="00D213D6"/>
    <w:rsid w:val="00D21710"/>
    <w:rsid w:val="00D22F69"/>
    <w:rsid w:val="00D23C69"/>
    <w:rsid w:val="00D25A79"/>
    <w:rsid w:val="00D31C70"/>
    <w:rsid w:val="00D32D53"/>
    <w:rsid w:val="00D340E3"/>
    <w:rsid w:val="00D3524A"/>
    <w:rsid w:val="00D364CA"/>
    <w:rsid w:val="00D371DA"/>
    <w:rsid w:val="00D37F46"/>
    <w:rsid w:val="00D41D3C"/>
    <w:rsid w:val="00D43FC6"/>
    <w:rsid w:val="00D44402"/>
    <w:rsid w:val="00D50062"/>
    <w:rsid w:val="00D53B97"/>
    <w:rsid w:val="00D53CC3"/>
    <w:rsid w:val="00D54F61"/>
    <w:rsid w:val="00D55779"/>
    <w:rsid w:val="00D56A25"/>
    <w:rsid w:val="00D56D8C"/>
    <w:rsid w:val="00D57037"/>
    <w:rsid w:val="00D610BD"/>
    <w:rsid w:val="00D628C3"/>
    <w:rsid w:val="00D63BED"/>
    <w:rsid w:val="00D63C1D"/>
    <w:rsid w:val="00D64464"/>
    <w:rsid w:val="00D66F3B"/>
    <w:rsid w:val="00D703EA"/>
    <w:rsid w:val="00D7046A"/>
    <w:rsid w:val="00D713E5"/>
    <w:rsid w:val="00D774C8"/>
    <w:rsid w:val="00D82B04"/>
    <w:rsid w:val="00D830F2"/>
    <w:rsid w:val="00D85251"/>
    <w:rsid w:val="00D862DE"/>
    <w:rsid w:val="00D87EFD"/>
    <w:rsid w:val="00D87FE4"/>
    <w:rsid w:val="00D9412C"/>
    <w:rsid w:val="00D968C0"/>
    <w:rsid w:val="00DA201D"/>
    <w:rsid w:val="00DA2DC8"/>
    <w:rsid w:val="00DA6615"/>
    <w:rsid w:val="00DB04AB"/>
    <w:rsid w:val="00DB3407"/>
    <w:rsid w:val="00DB4E47"/>
    <w:rsid w:val="00DB6BF3"/>
    <w:rsid w:val="00DB7392"/>
    <w:rsid w:val="00DC214B"/>
    <w:rsid w:val="00DC5438"/>
    <w:rsid w:val="00DC69AB"/>
    <w:rsid w:val="00DD10CB"/>
    <w:rsid w:val="00DD4B54"/>
    <w:rsid w:val="00DD5BD1"/>
    <w:rsid w:val="00DE2EEA"/>
    <w:rsid w:val="00DE3CC7"/>
    <w:rsid w:val="00DE4A70"/>
    <w:rsid w:val="00DE5749"/>
    <w:rsid w:val="00DE5808"/>
    <w:rsid w:val="00DF07D9"/>
    <w:rsid w:val="00DF100C"/>
    <w:rsid w:val="00DF10F6"/>
    <w:rsid w:val="00DF1E40"/>
    <w:rsid w:val="00DF24D4"/>
    <w:rsid w:val="00DF583E"/>
    <w:rsid w:val="00E01E42"/>
    <w:rsid w:val="00E052FC"/>
    <w:rsid w:val="00E068D2"/>
    <w:rsid w:val="00E06D85"/>
    <w:rsid w:val="00E07C62"/>
    <w:rsid w:val="00E1307C"/>
    <w:rsid w:val="00E13425"/>
    <w:rsid w:val="00E1368B"/>
    <w:rsid w:val="00E15CEF"/>
    <w:rsid w:val="00E203D6"/>
    <w:rsid w:val="00E20598"/>
    <w:rsid w:val="00E20BDF"/>
    <w:rsid w:val="00E221F8"/>
    <w:rsid w:val="00E23255"/>
    <w:rsid w:val="00E23D55"/>
    <w:rsid w:val="00E24143"/>
    <w:rsid w:val="00E2420A"/>
    <w:rsid w:val="00E27DC3"/>
    <w:rsid w:val="00E443AF"/>
    <w:rsid w:val="00E46210"/>
    <w:rsid w:val="00E472BB"/>
    <w:rsid w:val="00E47BE0"/>
    <w:rsid w:val="00E5105C"/>
    <w:rsid w:val="00E54072"/>
    <w:rsid w:val="00E60298"/>
    <w:rsid w:val="00E60ABF"/>
    <w:rsid w:val="00E622C4"/>
    <w:rsid w:val="00E625BB"/>
    <w:rsid w:val="00E6266E"/>
    <w:rsid w:val="00E7067A"/>
    <w:rsid w:val="00E72DA3"/>
    <w:rsid w:val="00E7735F"/>
    <w:rsid w:val="00E807C4"/>
    <w:rsid w:val="00E80C54"/>
    <w:rsid w:val="00E84067"/>
    <w:rsid w:val="00E9328C"/>
    <w:rsid w:val="00E93BD6"/>
    <w:rsid w:val="00EA19C4"/>
    <w:rsid w:val="00EA2198"/>
    <w:rsid w:val="00EA2A79"/>
    <w:rsid w:val="00EA2F09"/>
    <w:rsid w:val="00EA3284"/>
    <w:rsid w:val="00EA38FD"/>
    <w:rsid w:val="00EA5BA9"/>
    <w:rsid w:val="00EA675C"/>
    <w:rsid w:val="00EA71F2"/>
    <w:rsid w:val="00EC0C5F"/>
    <w:rsid w:val="00EC6C91"/>
    <w:rsid w:val="00ED0ADF"/>
    <w:rsid w:val="00ED115D"/>
    <w:rsid w:val="00ED1E61"/>
    <w:rsid w:val="00ED3661"/>
    <w:rsid w:val="00ED6D48"/>
    <w:rsid w:val="00ED7B10"/>
    <w:rsid w:val="00EE174F"/>
    <w:rsid w:val="00EE789E"/>
    <w:rsid w:val="00EF56B0"/>
    <w:rsid w:val="00F01F9A"/>
    <w:rsid w:val="00F056CF"/>
    <w:rsid w:val="00F102D9"/>
    <w:rsid w:val="00F10F6D"/>
    <w:rsid w:val="00F1397A"/>
    <w:rsid w:val="00F150CC"/>
    <w:rsid w:val="00F179F3"/>
    <w:rsid w:val="00F20038"/>
    <w:rsid w:val="00F21A44"/>
    <w:rsid w:val="00F23C6C"/>
    <w:rsid w:val="00F24C1E"/>
    <w:rsid w:val="00F255AD"/>
    <w:rsid w:val="00F27D09"/>
    <w:rsid w:val="00F31F33"/>
    <w:rsid w:val="00F340C0"/>
    <w:rsid w:val="00F4728D"/>
    <w:rsid w:val="00F5092A"/>
    <w:rsid w:val="00F5197A"/>
    <w:rsid w:val="00F56BDE"/>
    <w:rsid w:val="00F5757C"/>
    <w:rsid w:val="00F65342"/>
    <w:rsid w:val="00F66148"/>
    <w:rsid w:val="00F66C38"/>
    <w:rsid w:val="00F679F9"/>
    <w:rsid w:val="00F7233B"/>
    <w:rsid w:val="00F72DBF"/>
    <w:rsid w:val="00F762CA"/>
    <w:rsid w:val="00F76F78"/>
    <w:rsid w:val="00F77F78"/>
    <w:rsid w:val="00F80F23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A2B3D"/>
    <w:rsid w:val="00FA5597"/>
    <w:rsid w:val="00FB29A8"/>
    <w:rsid w:val="00FB4ECF"/>
    <w:rsid w:val="00FB566D"/>
    <w:rsid w:val="00FB63EA"/>
    <w:rsid w:val="00FC2419"/>
    <w:rsid w:val="00FC7554"/>
    <w:rsid w:val="00FC777B"/>
    <w:rsid w:val="00FD1362"/>
    <w:rsid w:val="00FD3C6F"/>
    <w:rsid w:val="00FD57A6"/>
    <w:rsid w:val="00FD6730"/>
    <w:rsid w:val="00FD67AF"/>
    <w:rsid w:val="00FE34F5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4E8D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Times New Roman" w:eastAsia="Times New Roman" w:hAnsi="Times New Roman"/>
      <w:color w:val="000000" w:themeColor="text1"/>
    </w:rPr>
  </w:style>
  <w:style w:type="paragraph" w:styleId="1">
    <w:name w:val="heading 1"/>
    <w:aliases w:val="大标题"/>
    <w:next w:val="a"/>
    <w:link w:val="10"/>
    <w:uiPriority w:val="9"/>
    <w:qFormat/>
    <w:rsid w:val="00BD4E8D"/>
    <w:pPr>
      <w:keepNext/>
      <w:keepLines/>
      <w:spacing w:before="120" w:after="240" w:line="240" w:lineRule="atLeast"/>
      <w:outlineLvl w:val="0"/>
    </w:pPr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paragraph" w:styleId="2">
    <w:name w:val="heading 2"/>
    <w:aliases w:val="一级标题"/>
    <w:next w:val="a"/>
    <w:link w:val="20"/>
    <w:uiPriority w:val="9"/>
    <w:unhideWhenUsed/>
    <w:qFormat/>
    <w:rsid w:val="006C0B36"/>
    <w:pPr>
      <w:keepNext/>
      <w:keepLines/>
      <w:spacing w:before="120" w:after="120" w:line="240" w:lineRule="atLeast"/>
      <w:outlineLvl w:val="1"/>
    </w:pPr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3">
    <w:name w:val="heading 3"/>
    <w:aliases w:val="二级标题"/>
    <w:next w:val="a"/>
    <w:link w:val="30"/>
    <w:uiPriority w:val="9"/>
    <w:unhideWhenUsed/>
    <w:qFormat/>
    <w:rsid w:val="007A7527"/>
    <w:pPr>
      <w:keepNext/>
      <w:keepLines/>
      <w:spacing w:after="120" w:line="240" w:lineRule="atLeast"/>
      <w:outlineLvl w:val="2"/>
    </w:pPr>
    <w:rPr>
      <w:rFonts w:ascii="Times New Roman" w:eastAsia="Arial" w:hAnsi="Times New Roman"/>
      <w:bCs/>
      <w:color w:val="000000" w:themeColor="text1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aliases w:val="大标题 字符"/>
    <w:basedOn w:val="a0"/>
    <w:link w:val="1"/>
    <w:uiPriority w:val="9"/>
    <w:rsid w:val="00BD4E8D"/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aliases w:val="二级标题 字符"/>
    <w:basedOn w:val="a0"/>
    <w:link w:val="3"/>
    <w:uiPriority w:val="9"/>
    <w:rsid w:val="007A7527"/>
    <w:rPr>
      <w:rFonts w:ascii="Times New Roman" w:eastAsia="Arial" w:hAnsi="Times New Roman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aliases w:val="一级标题 字符"/>
    <w:basedOn w:val="a0"/>
    <w:link w:val="2"/>
    <w:uiPriority w:val="9"/>
    <w:rsid w:val="006C0B36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ascii="Arial" w:hAnsi="Arial"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ascii="Arial" w:hAnsi="Arial"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C323C5"/>
    <w:pPr>
      <w:tabs>
        <w:tab w:val="left" w:pos="525"/>
      </w:tabs>
      <w:spacing w:before="120" w:after="120" w:line="240" w:lineRule="atLeast"/>
      <w:jc w:val="both"/>
    </w:pPr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character" w:customStyle="1" w:styleId="reference10">
    <w:name w:val="reference1 字符"/>
    <w:basedOn w:val="a0"/>
    <w:link w:val="reference1"/>
    <w:rsid w:val="00C323C5"/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  <w:style w:type="paragraph" w:customStyle="1" w:styleId="af4">
    <w:name w:val="作者"/>
    <w:basedOn w:val="2"/>
    <w:link w:val="af5"/>
    <w:qFormat/>
    <w:rsid w:val="00BD4E8D"/>
  </w:style>
  <w:style w:type="paragraph" w:customStyle="1" w:styleId="af6">
    <w:name w:val="作者信息栏"/>
    <w:basedOn w:val="a"/>
    <w:link w:val="af7"/>
    <w:qFormat/>
    <w:rsid w:val="00BD4E8D"/>
    <w:pPr>
      <w:ind w:firstLineChars="0" w:firstLine="0"/>
    </w:pPr>
    <w:rPr>
      <w:rFonts w:eastAsiaTheme="minorEastAsia" w:cs="Times New Roman"/>
    </w:rPr>
  </w:style>
  <w:style w:type="character" w:customStyle="1" w:styleId="af5">
    <w:name w:val="作者 字符"/>
    <w:basedOn w:val="20"/>
    <w:link w:val="af4"/>
    <w:rsid w:val="00BD4E8D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af8">
    <w:name w:val="caption"/>
    <w:basedOn w:val="a"/>
    <w:next w:val="a"/>
    <w:uiPriority w:val="35"/>
    <w:unhideWhenUsed/>
    <w:qFormat/>
    <w:rsid w:val="00341F53"/>
    <w:rPr>
      <w:rFonts w:asciiTheme="majorHAnsi" w:eastAsia="黑体" w:hAnsiTheme="majorHAnsi" w:cstheme="majorBidi"/>
      <w:sz w:val="20"/>
      <w:szCs w:val="20"/>
    </w:rPr>
  </w:style>
  <w:style w:type="character" w:customStyle="1" w:styleId="af7">
    <w:name w:val="作者信息栏 字符"/>
    <w:basedOn w:val="a0"/>
    <w:link w:val="af6"/>
    <w:rsid w:val="00BD4E8D"/>
    <w:rPr>
      <w:rFonts w:ascii="Times New Roman" w:hAnsi="Times New Roman" w:cs="Times New Roman"/>
      <w:color w:val="000000" w:themeColor="text1"/>
      <w:sz w:val="18"/>
    </w:rPr>
  </w:style>
  <w:style w:type="paragraph" w:customStyle="1" w:styleId="af9">
    <w:name w:val="公式"/>
    <w:basedOn w:val="a"/>
    <w:link w:val="afa"/>
    <w:qFormat/>
    <w:rsid w:val="00341F53"/>
    <w:pPr>
      <w:keepNext/>
      <w:tabs>
        <w:tab w:val="right" w:pos="2552"/>
        <w:tab w:val="right" w:pos="4660"/>
      </w:tabs>
      <w:ind w:firstLineChars="0" w:firstLine="0"/>
    </w:pPr>
  </w:style>
  <w:style w:type="paragraph" w:customStyle="1" w:styleId="afb">
    <w:name w:val="表格标题"/>
    <w:link w:val="afc"/>
    <w:qFormat/>
    <w:rsid w:val="006C0B36"/>
    <w:pPr>
      <w:spacing w:before="240" w:after="120" w:line="240" w:lineRule="atLeast"/>
    </w:pPr>
    <w:rPr>
      <w:rFonts w:ascii="Times New Roman" w:eastAsia="Times New Roman" w:hAnsi="Times New Roman" w:cstheme="majorBidi"/>
      <w:bCs/>
      <w:color w:val="000000" w:themeColor="text1"/>
      <w:szCs w:val="18"/>
    </w:rPr>
  </w:style>
  <w:style w:type="character" w:customStyle="1" w:styleId="afa">
    <w:name w:val="公式 字符"/>
    <w:basedOn w:val="a0"/>
    <w:link w:val="af9"/>
    <w:rsid w:val="00341F53"/>
    <w:rPr>
      <w:rFonts w:ascii="Times New Roman" w:eastAsia="Times New Roman" w:hAnsi="Times New Roman"/>
      <w:color w:val="000000" w:themeColor="text1"/>
    </w:rPr>
  </w:style>
  <w:style w:type="paragraph" w:customStyle="1" w:styleId="afd">
    <w:name w:val="表格内容"/>
    <w:link w:val="afe"/>
    <w:qFormat/>
    <w:rsid w:val="002A4B6B"/>
    <w:pPr>
      <w:spacing w:before="120" w:after="120" w:line="240" w:lineRule="atLeast"/>
    </w:pPr>
    <w:rPr>
      <w:rFonts w:ascii="Times New Roman" w:eastAsia="Times New Roman" w:hAnsi="Times New Roman"/>
      <w:color w:val="000000" w:themeColor="text1"/>
      <w:sz w:val="18"/>
      <w:szCs w:val="15"/>
    </w:rPr>
  </w:style>
  <w:style w:type="character" w:customStyle="1" w:styleId="afc">
    <w:name w:val="表格标题 字符"/>
    <w:basedOn w:val="20"/>
    <w:link w:val="afb"/>
    <w:rsid w:val="006C0B36"/>
    <w:rPr>
      <w:rFonts w:ascii="Times New Roman" w:eastAsia="Times New Roman" w:hAnsi="Times New Roman" w:cstheme="majorBidi"/>
      <w:b w:val="0"/>
      <w:bCs/>
      <w:color w:val="000000" w:themeColor="text1"/>
      <w:sz w:val="24"/>
      <w:szCs w:val="18"/>
    </w:rPr>
  </w:style>
  <w:style w:type="paragraph" w:customStyle="1" w:styleId="aff">
    <w:name w:val="图片标题"/>
    <w:basedOn w:val="a"/>
    <w:link w:val="aff0"/>
    <w:qFormat/>
    <w:rsid w:val="00D213D6"/>
    <w:pPr>
      <w:ind w:firstLineChars="0" w:firstLine="0"/>
    </w:pPr>
    <w:rPr>
      <w:rFonts w:eastAsiaTheme="minorEastAsia"/>
    </w:rPr>
  </w:style>
  <w:style w:type="character" w:customStyle="1" w:styleId="afe">
    <w:name w:val="表格内容 字符"/>
    <w:basedOn w:val="a0"/>
    <w:link w:val="afd"/>
    <w:rsid w:val="002A4B6B"/>
    <w:rPr>
      <w:rFonts w:ascii="Times New Roman" w:eastAsia="Times New Roman" w:hAnsi="Times New Roman"/>
      <w:color w:val="000000" w:themeColor="text1"/>
      <w:sz w:val="18"/>
      <w:szCs w:val="15"/>
    </w:rPr>
  </w:style>
  <w:style w:type="character" w:styleId="aff1">
    <w:name w:val="Emphasis"/>
    <w:basedOn w:val="a0"/>
    <w:uiPriority w:val="20"/>
    <w:qFormat/>
    <w:rsid w:val="008329E6"/>
    <w:rPr>
      <w:i/>
      <w:iCs/>
    </w:rPr>
  </w:style>
  <w:style w:type="character" w:customStyle="1" w:styleId="aff0">
    <w:name w:val="图片标题 字符"/>
    <w:basedOn w:val="a0"/>
    <w:link w:val="aff"/>
    <w:rsid w:val="00D213D6"/>
    <w:rPr>
      <w:rFonts w:ascii="Times New Roman" w:hAnsi="Times New Roman"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96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67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tiff"/><Relationship Id="rId26" Type="http://schemas.openxmlformats.org/officeDocument/2006/relationships/hyperlink" Target="https://doi.org/10.1016/S0921-4534(97)01573-6" TargetMode="External"/><Relationship Id="rId3" Type="http://schemas.openxmlformats.org/officeDocument/2006/relationships/styles" Target="styles.xml"/><Relationship Id="rId21" Type="http://schemas.openxmlformats.org/officeDocument/2006/relationships/image" Target="media/image8.tiff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hyperlink" Target="https://doi.org/10.1016/0927-796X(94)00172-3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png"/><Relationship Id="rId29" Type="http://schemas.openxmlformats.org/officeDocument/2006/relationships/hyperlink" Target="https://doi.org/10.1016/j.physc.2017.02.001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tiff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tiff"/><Relationship Id="rId28" Type="http://schemas.openxmlformats.org/officeDocument/2006/relationships/hyperlink" Target="https://doi.org/10.1016/j.physc.2006.04.042" TargetMode="External"/><Relationship Id="rId10" Type="http://schemas.openxmlformats.org/officeDocument/2006/relationships/footer" Target="footer1.xml"/><Relationship Id="rId19" Type="http://schemas.openxmlformats.org/officeDocument/2006/relationships/image" Target="media/image6.png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PNG"/><Relationship Id="rId27" Type="http://schemas.openxmlformats.org/officeDocument/2006/relationships/hyperlink" Target="https://doi.org/10.1016/S0921-4534(03)01028-1" TargetMode="External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FB1B42-DA4B-46BA-9872-30F96C7120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20</TotalTime>
  <Pages>9</Pages>
  <Words>3901</Words>
  <Characters>22239</Characters>
  <Application>Microsoft Office Word</Application>
  <DocSecurity>0</DocSecurity>
  <Lines>185</Lines>
  <Paragraphs>52</Paragraphs>
  <ScaleCrop>false</ScaleCrop>
  <Company/>
  <LinksUpToDate>false</LinksUpToDate>
  <CharactersWithSpaces>260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270</cp:revision>
  <cp:lastPrinted>2019-08-12T05:00:00Z</cp:lastPrinted>
  <dcterms:created xsi:type="dcterms:W3CDTF">2019-08-09T10:31:00Z</dcterms:created>
  <dcterms:modified xsi:type="dcterms:W3CDTF">2019-11-20T13:38:00Z</dcterms:modified>
</cp:coreProperties>
</file>